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990749"/>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r w:rsidRPr="00D720BD">
        <w:rPr>
          <w:sz w:val="24"/>
          <w:szCs w:val="24"/>
          <w:lang w:val="fr-FR"/>
        </w:rPr>
        <w:t xml:space="preserve">Email: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21759D04"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7D6330">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w:t>
      </w:r>
      <w:r w:rsidR="00481E21">
        <w:rPr>
          <w:rFonts w:eastAsia="Times New Roman"/>
          <w:color w:val="000000"/>
          <w:sz w:val="24"/>
          <w:szCs w:val="24"/>
        </w:rPr>
        <w:t>,</w:t>
      </w:r>
      <w:r w:rsidR="004368AB">
        <w:rPr>
          <w:rFonts w:eastAsia="Times New Roman"/>
          <w:color w:val="000000"/>
          <w:sz w:val="24"/>
          <w:szCs w:val="24"/>
        </w:rPr>
        <w:t xml:space="preserve">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19A304DA"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w:t>
      </w:r>
      <w:proofErr w:type="spellStart"/>
      <w:r w:rsidR="00003850" w:rsidRPr="002E516D">
        <w:rPr>
          <w:rFonts w:eastAsia="Times New Roman"/>
          <w:color w:val="000000"/>
          <w:sz w:val="24"/>
          <w:szCs w:val="24"/>
        </w:rPr>
        <w:t>Rogatko</w:t>
      </w:r>
      <w:proofErr w:type="spellEnd"/>
      <w:r w:rsidR="00003850" w:rsidRPr="002E516D">
        <w:rPr>
          <w:rFonts w:eastAsia="Times New Roman"/>
          <w:color w:val="000000"/>
          <w:sz w:val="24"/>
          <w:szCs w:val="24"/>
        </w:rPr>
        <w:t xml:space="preserve">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7D6330">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 xml:space="preserve">For example, most cancer Phase I trials treat DLT as a binary indicator of toxicity. DLT is defined as grade 3 or 4 non-hematologic and grade 4 hematologic toxicity, according to the National Cancer Institute (NCI) common </w:t>
      </w:r>
      <w:proofErr w:type="spellStart"/>
      <w:r w:rsidR="00B1278B">
        <w:rPr>
          <w:rFonts w:eastAsia="Times New Roman"/>
          <w:color w:val="000000"/>
          <w:sz w:val="24"/>
          <w:szCs w:val="24"/>
        </w:rPr>
        <w:t>t</w:t>
      </w:r>
      <w:r w:rsidR="00BD5453">
        <w:rPr>
          <w:rFonts w:eastAsia="Times New Roman"/>
          <w:color w:val="000000"/>
          <w:sz w:val="24"/>
          <w:szCs w:val="24"/>
        </w:rPr>
        <w:t>ermilogy</w:t>
      </w:r>
      <w:proofErr w:type="spellEnd"/>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7D6330">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w:t>
      </w:r>
      <w:proofErr w:type="spellStart"/>
      <w:r w:rsidR="005D3041">
        <w:rPr>
          <w:rFonts w:eastAsia="Times New Roman"/>
          <w:color w:val="000000"/>
          <w:sz w:val="24"/>
          <w:szCs w:val="24"/>
        </w:rPr>
        <w:t>Krailo</w:t>
      </w:r>
      <w:proofErr w:type="spellEnd"/>
      <w:r w:rsidR="005D3041">
        <w:rPr>
          <w:rFonts w:eastAsia="Times New Roman"/>
          <w:color w:val="000000"/>
          <w:sz w:val="24"/>
          <w:szCs w:val="24"/>
        </w:rPr>
        <w:t xml:space="preserve">, </w:t>
      </w:r>
      <w:proofErr w:type="spellStart"/>
      <w:r w:rsidR="005D3041">
        <w:rPr>
          <w:rFonts w:eastAsia="Times New Roman"/>
          <w:color w:val="000000"/>
          <w:sz w:val="24"/>
          <w:szCs w:val="24"/>
        </w:rPr>
        <w:t>Azen</w:t>
      </w:r>
      <w:proofErr w:type="spellEnd"/>
      <w:r w:rsidR="005D3041">
        <w:rPr>
          <w:rFonts w:eastAsia="Times New Roman"/>
          <w:color w:val="000000"/>
          <w:sz w:val="24"/>
          <w:szCs w:val="24"/>
        </w:rPr>
        <w:t xml:space="preserve">, and </w:t>
      </w:r>
      <w:proofErr w:type="spellStart"/>
      <w:r w:rsidR="00A52DEA">
        <w:rPr>
          <w:rFonts w:eastAsia="Times New Roman"/>
          <w:color w:val="000000"/>
          <w:sz w:val="24"/>
          <w:szCs w:val="24"/>
        </w:rPr>
        <w:t>Tighiouart</w:t>
      </w:r>
      <w:proofErr w:type="spellEnd"/>
      <w:r w:rsidR="00A52DEA">
        <w:rPr>
          <w:rFonts w:eastAsia="Times New Roman"/>
          <w:color w:val="000000"/>
          <w:sz w:val="24"/>
          <w:szCs w:val="24"/>
        </w:rPr>
        <w:t xml:space="preserve">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7D6330">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xml:space="preserve">, </w:t>
      </w:r>
      <w:proofErr w:type="spellStart"/>
      <w:r w:rsidR="008E68AA">
        <w:rPr>
          <w:rFonts w:eastAsia="Times New Roman"/>
          <w:color w:val="000000"/>
          <w:sz w:val="24"/>
          <w:szCs w:val="24"/>
        </w:rPr>
        <w:t>Tiguiouart</w:t>
      </w:r>
      <w:proofErr w:type="spellEnd"/>
      <w:r w:rsidR="008E68AA">
        <w:rPr>
          <w:rFonts w:eastAsia="Times New Roman"/>
          <w:color w:val="000000"/>
          <w:sz w:val="24"/>
          <w:szCs w:val="24"/>
        </w:rPr>
        <w:t xml:space="preserve">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7D6330">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Nevertheless, the EWOC design and the aforementioned</w:t>
      </w:r>
      <w:r w:rsidR="004F7570">
        <w:rPr>
          <w:rFonts w:eastAsia="Times New Roman"/>
          <w:color w:val="000000"/>
          <w:sz w:val="24"/>
          <w:szCs w:val="24"/>
        </w:rPr>
        <w:t xml:space="preserve"> </w:t>
      </w:r>
      <w:r w:rsidR="008E68AA">
        <w:rPr>
          <w:rFonts w:eastAsia="Times New Roman"/>
          <w:color w:val="000000"/>
          <w:sz w:val="24"/>
          <w:szCs w:val="24"/>
        </w:rPr>
        <w:t xml:space="preserve">extensions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30F5B574"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In some studies, the efficacy endpoint to evaluate antitumor activity is considered to b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7D6330">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7D6330">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proofErr w:type="spellStart"/>
      <w:r w:rsidR="00A5045E">
        <w:rPr>
          <w:rFonts w:hint="eastAsia"/>
          <w:sz w:val="24"/>
          <w:szCs w:val="24"/>
        </w:rPr>
        <w:t>H</w:t>
      </w:r>
      <w:r w:rsidR="00A5045E">
        <w:rPr>
          <w:sz w:val="24"/>
          <w:szCs w:val="24"/>
        </w:rPr>
        <w:t>irakawa</w:t>
      </w:r>
      <w:proofErr w:type="spellEnd"/>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7D6330">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w:t>
      </w:r>
      <w:proofErr w:type="spellStart"/>
      <w:r w:rsidR="00CB10BB">
        <w:rPr>
          <w:sz w:val="24"/>
          <w:szCs w:val="24"/>
        </w:rPr>
        <w:t>i</w:t>
      </w:r>
      <w:proofErr w:type="spellEnd"/>
      <w:r w:rsidR="00CB10BB">
        <w:rPr>
          <w:sz w:val="24"/>
          <w:szCs w:val="24"/>
        </w:rPr>
        <w:t xml:space="preserve">) a marginal distribution for binary outcomes and a conditional distribution for continuous outcomes given the binary outcome, and (ii) a marginal distribution for continuous outcomes and a conditional distribution </w:t>
      </w:r>
      <w:r w:rsidR="003C17EB">
        <w:rPr>
          <w:sz w:val="24"/>
          <w:szCs w:val="24"/>
        </w:rPr>
        <w:t xml:space="preserve">for binary outcomes given the continuous outcome. </w:t>
      </w:r>
      <w:proofErr w:type="spellStart"/>
      <w:r w:rsidR="003C17EB">
        <w:rPr>
          <w:sz w:val="24"/>
          <w:szCs w:val="24"/>
        </w:rPr>
        <w:t>Hirakawa</w:t>
      </w:r>
      <w:proofErr w:type="spellEnd"/>
      <w:r w:rsidR="003C17EB">
        <w:rPr>
          <w:sz w:val="24"/>
          <w:szCs w:val="24"/>
        </w:rPr>
        <w:t xml:space="preserve">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w:t>
      </w:r>
      <w:proofErr w:type="spellStart"/>
      <w:r w:rsidR="002C2B21">
        <w:rPr>
          <w:sz w:val="24"/>
          <w:szCs w:val="24"/>
        </w:rPr>
        <w:t>Hirakawa’s</w:t>
      </w:r>
      <w:proofErr w:type="spellEnd"/>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 xml:space="preserve">Bayesian dose-finding </w:t>
      </w:r>
      <w:r w:rsidR="00481E21">
        <w:rPr>
          <w:sz w:val="24"/>
          <w:szCs w:val="24"/>
        </w:rPr>
        <w:t xml:space="preserve">approach </w:t>
      </w:r>
      <w:r w:rsidR="00AE2471" w:rsidRPr="00C05D3D">
        <w:rPr>
          <w:sz w:val="24"/>
          <w:szCs w:val="24"/>
        </w:rPr>
        <w:t>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73698770" w:rsidR="00060F60" w:rsidRDefault="00060F60">
      <w:pPr>
        <w:rPr>
          <w:sz w:val="24"/>
          <w:szCs w:val="24"/>
        </w:rPr>
      </w:pPr>
      <w:r>
        <w:rPr>
          <w:sz w:val="24"/>
          <w:szCs w:val="24"/>
        </w:rPr>
        <w:tab/>
        <w:t xml:space="preserve">Our methodology is established based on the EWOUC </w:t>
      </w:r>
      <w:r w:rsidR="00481E21">
        <w:rPr>
          <w:sz w:val="24"/>
          <w:szCs w:val="24"/>
        </w:rPr>
        <w:t xml:space="preserve">and NETS </w:t>
      </w:r>
      <w:r>
        <w:rPr>
          <w:sz w:val="24"/>
          <w:szCs w:val="24"/>
        </w:rPr>
        <w:t xml:space="preserve">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1CB3CD32"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r>
      <w:r w:rsidR="005B35F1">
        <w:rPr>
          <w:sz w:val="24"/>
          <w:szCs w:val="24"/>
        </w:rPr>
        <w:fldChar w:fldCharType="separate"/>
      </w:r>
      <w:r w:rsidR="005B35F1">
        <w:rPr>
          <w:noProof/>
          <w:sz w:val="24"/>
          <w:szCs w:val="24"/>
        </w:rPr>
        <w:t>[</w:t>
      </w:r>
      <w:hyperlink w:anchor="_ENREF_1" w:tooltip="Chen, 2015 #3" w:history="1">
        <w:r w:rsidR="007D6330">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Grade 0: no toxicity;</w:t>
      </w:r>
    </w:p>
    <w:p w14:paraId="5DCB478D" w14:textId="77777777" w:rsidR="00440F03" w:rsidRDefault="00440F03" w:rsidP="00D12E99">
      <w:pPr>
        <w:spacing w:after="0"/>
        <w:ind w:firstLine="720"/>
        <w:rPr>
          <w:sz w:val="24"/>
          <w:szCs w:val="24"/>
          <w:lang w:eastAsia="en-US"/>
        </w:rPr>
      </w:pPr>
      <w:r>
        <w:rPr>
          <w:sz w:val="24"/>
          <w:szCs w:val="24"/>
          <w:lang w:eastAsia="en-US"/>
        </w:rPr>
        <w:t>Grade 1: mild toxicity;</w:t>
      </w:r>
    </w:p>
    <w:p w14:paraId="4AA14D14" w14:textId="77777777" w:rsidR="00440F03" w:rsidRDefault="00440F03" w:rsidP="00D12E99">
      <w:pPr>
        <w:spacing w:after="0"/>
        <w:ind w:firstLine="720"/>
        <w:rPr>
          <w:sz w:val="24"/>
          <w:szCs w:val="24"/>
          <w:lang w:eastAsia="en-US"/>
        </w:rPr>
      </w:pPr>
      <w:r>
        <w:rPr>
          <w:sz w:val="24"/>
          <w:szCs w:val="24"/>
          <w:lang w:eastAsia="en-US"/>
        </w:rPr>
        <w:t>Grade 2: moderate toxicity;</w:t>
      </w:r>
    </w:p>
    <w:p w14:paraId="04C76973" w14:textId="31BE031C" w:rsidR="00440F03" w:rsidRDefault="00440F03" w:rsidP="00D12E99">
      <w:pPr>
        <w:spacing w:after="0"/>
        <w:ind w:firstLine="720"/>
        <w:rPr>
          <w:sz w:val="24"/>
          <w:szCs w:val="24"/>
          <w:lang w:eastAsia="en-US"/>
        </w:rPr>
      </w:pPr>
      <w:r>
        <w:rPr>
          <w:sz w:val="24"/>
          <w:szCs w:val="24"/>
          <w:lang w:eastAsia="en-US"/>
        </w:rPr>
        <w:lastRenderedPageBreak/>
        <w:t>Grade 3: severe toxicity;</w:t>
      </w:r>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990749"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max</m:t>
                </m:r>
              </m:sub>
            </m:sSub>
            <m:r>
              <w:rPr>
                <w:rFonts w:ascii="Cambria Math" w:hAnsi="Cambria Math"/>
                <w:sz w:val="24"/>
                <w:szCs w:val="24"/>
              </w:rPr>
              <m:t>-</m:t>
            </m:r>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m:t>
                    </m:r>
                    <m:r>
                      <w:rPr>
                        <w:rFonts w:ascii="Cambria Math" w:hAnsi="Cambria Math"/>
                        <w:sz w:val="24"/>
                        <w:szCs w:val="24"/>
                      </w:rPr>
                      <m:t>2+</m:t>
                    </m:r>
                    <m:r>
                      <w:rPr>
                        <w:rFonts w:ascii="Cambria Math" w:hAnsi="Cambria Math"/>
                        <w:sz w:val="24"/>
                        <w:szCs w:val="24"/>
                      </w:rPr>
                      <m:t>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m:t>
                            </m:r>
                            <m:r>
                              <w:rPr>
                                <w:rFonts w:ascii="Cambria Math" w:hAnsi="Cambria Math"/>
                                <w:sz w:val="24"/>
                                <w:szCs w:val="24"/>
                              </w:rPr>
                              <m:t>=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max</m:t>
                                    </m:r>
                                  </m:sub>
                                </m:sSub>
                              </m:den>
                            </m:f>
                            <m:r>
                              <w:rPr>
                                <w:rFonts w:ascii="Cambria Math" w:hAnsi="Cambria Math"/>
                                <w:sz w:val="24"/>
                                <w:szCs w:val="24"/>
                              </w:rPr>
                              <m:t>-</m:t>
                            </m:r>
                            <m:r>
                              <w:rPr>
                                <w:rFonts w:ascii="Cambria Math" w:hAnsi="Cambria Math"/>
                                <w:sz w:val="24"/>
                                <w:szCs w:val="24"/>
                              </w:rPr>
                              <m:t>1</m:t>
                            </m:r>
                          </m:e>
                        </m:nary>
                      </m:e>
                    </m:d>
                  </m:e>
                </m:d>
              </m:num>
              <m:den>
                <m:r>
                  <w:rPr>
                    <w:rFonts w:ascii="Cambria Math" w:hAnsi="Cambria Math"/>
                    <w:sz w:val="24"/>
                    <w:szCs w:val="24"/>
                  </w:rPr>
                  <m:t>1+</m:t>
                </m:r>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m:t>
                    </m:r>
                    <m:r>
                      <w:rPr>
                        <w:rFonts w:ascii="Cambria Math" w:hAnsi="Cambria Math"/>
                        <w:sz w:val="24"/>
                        <w:szCs w:val="24"/>
                      </w:rPr>
                      <m:t>2+</m:t>
                    </m:r>
                    <m:r>
                      <w:rPr>
                        <w:rFonts w:ascii="Cambria Math" w:hAnsi="Cambria Math"/>
                        <w:sz w:val="24"/>
                        <w:szCs w:val="24"/>
                      </w:rPr>
                      <m:t>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m:t>
                            </m:r>
                            <m:r>
                              <w:rPr>
                                <w:rFonts w:ascii="Cambria Math" w:hAnsi="Cambria Math"/>
                                <w:sz w:val="24"/>
                                <w:szCs w:val="24"/>
                              </w:rPr>
                              <m:t>=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r>
                                      <w:rPr>
                                        <w:rFonts w:ascii="Cambria Math" w:hAnsi="Cambria Math"/>
                                        <w:sz w:val="24"/>
                                        <w:szCs w:val="24"/>
                                      </w:rPr>
                                      <m:t>,</m:t>
                                    </m:r>
                                    <m:r>
                                      <w:rPr>
                                        <w:rFonts w:ascii="Cambria Math" w:hAnsi="Cambria Math"/>
                                        <w:sz w:val="24"/>
                                        <w:szCs w:val="24"/>
                                      </w:rPr>
                                      <m:t>max</m:t>
                                    </m:r>
                                  </m:sub>
                                </m:sSub>
                              </m:den>
                            </m:f>
                            <m:r>
                              <w:rPr>
                                <w:rFonts w:ascii="Cambria Math" w:hAnsi="Cambria Math"/>
                                <w:sz w:val="24"/>
                                <w:szCs w:val="24"/>
                              </w:rPr>
                              <m:t>-</m:t>
                            </m:r>
                            <m:r>
                              <w:rPr>
                                <w:rFonts w:ascii="Cambria Math" w:hAnsi="Cambria Math"/>
                                <w:sz w:val="24"/>
                                <w:szCs w:val="24"/>
                              </w:rPr>
                              <m:t>1</m:t>
                            </m:r>
                          </m:e>
                        </m:nary>
                      </m:e>
                    </m:d>
                  </m:e>
                </m:d>
              </m:den>
            </m:f>
          </m:e>
        </m:d>
      </m:oMath>
      <w:r w:rsidR="00D12E99" w:rsidRPr="00D265FB">
        <w:rPr>
          <w:sz w:val="24"/>
          <w:szCs w:val="24"/>
        </w:rPr>
        <w:t xml:space="preserve">                      (1)</w:t>
      </w:r>
    </w:p>
    <w:p w14:paraId="5CE2C280" w14:textId="3A97E0AA"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proofErr w:type="spellStart"/>
      <w:r w:rsidRPr="0041356A">
        <w:rPr>
          <w:i/>
          <w:iCs/>
          <w:sz w:val="24"/>
          <w:szCs w:val="24"/>
        </w:rPr>
        <w:t>i</w:t>
      </w:r>
      <w:r w:rsidRPr="00D265FB">
        <w:rPr>
          <w:sz w:val="24"/>
          <w:szCs w:val="24"/>
        </w:rPr>
        <w:t>th</w:t>
      </w:r>
      <w:proofErr w:type="spellEnd"/>
      <w:r w:rsidRPr="00D265FB">
        <w:rPr>
          <w:sz w:val="24"/>
          <w:szCs w:val="24"/>
        </w:rPr>
        <w:t xml:space="preserve">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proofErr w:type="spellStart"/>
      <w:r w:rsidRPr="0041356A">
        <w:rPr>
          <w:i/>
          <w:iCs/>
          <w:sz w:val="24"/>
          <w:szCs w:val="24"/>
        </w:rPr>
        <w:t>i</w:t>
      </w:r>
      <w:proofErr w:type="spellEnd"/>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990749"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990749"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53312724"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proofErr w:type="spellStart"/>
      <w:r w:rsidR="005B35F1">
        <w:rPr>
          <w:sz w:val="24"/>
          <w:szCs w:val="24"/>
        </w:rPr>
        <w:t>Hirakawa</w:t>
      </w:r>
      <w:proofErr w:type="spellEnd"/>
      <w:r w:rsidR="005B35F1">
        <w:rPr>
          <w:sz w:val="24"/>
          <w:szCs w:val="24"/>
        </w:rPr>
        <w:t xml:space="preserve">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702F26A2"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7D6330">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outcomes.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990749"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990749"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990749"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990749"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r>
              <w:rPr>
                <w:rFonts w:ascii="Cambria Math" w:hAnsi="Cambria Math"/>
                <w:sz w:val="24"/>
                <w:szCs w:val="24"/>
              </w:rPr>
              <m:t>logit</m:t>
            </m:r>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990749"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990749"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r>
                          <w:rPr>
                            <w:rFonts w:ascii="Cambria Math" w:hAnsi="Cambria Math"/>
                            <w:sz w:val="24"/>
                            <w:szCs w:val="24"/>
                          </w:rPr>
                          <m:t>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990749"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m:t>
            </m:r>
            <m:r>
              <w:rPr>
                <w:rFonts w:ascii="Cambria Math" w:hAnsi="Cambria Math"/>
                <w:color w:val="000000" w:themeColor="text1"/>
                <w:sz w:val="24"/>
                <w:szCs w:val="24"/>
              </w:rPr>
              <m:t>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990749"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m:t>
            </m:r>
            <m:r>
              <w:rPr>
                <w:rFonts w:ascii="Cambria Math" w:hAnsi="Cambria Math"/>
                <w:color w:val="000000" w:themeColor="text1"/>
                <w:sz w:val="24"/>
                <w:szCs w:val="24"/>
              </w:rPr>
              <m:t>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r>
              <w:rPr>
                <w:rFonts w:ascii="Cambria Math" w:hAnsi="Cambria Math"/>
                <w:color w:val="000000" w:themeColor="text1"/>
                <w:sz w:val="24"/>
                <w:szCs w:val="24"/>
              </w:rPr>
              <m:t>logit</m:t>
            </m:r>
            <m:r>
              <w:rPr>
                <w:rFonts w:ascii="Cambria Math" w:hAnsi="Cambria Math"/>
                <w:color w:val="000000" w:themeColor="text1"/>
                <w:sz w:val="24"/>
                <w:szCs w:val="24"/>
              </w:rPr>
              <m: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632EBA9C"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63F85A32"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7D6330">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nts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1C58FD2F"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A23987">
        <w:rPr>
          <w:color w:val="343434"/>
          <w:kern w:val="0"/>
          <w:sz w:val="24"/>
          <w:szCs w:val="24"/>
        </w:rPr>
        <w:t>Chu, Lin and Shih</w:t>
      </w:r>
      <w:r w:rsidR="00366E24">
        <w:rPr>
          <w:color w:val="343434"/>
          <w:kern w:val="0"/>
          <w:sz w:val="24"/>
          <w:szCs w:val="24"/>
        </w:rPr>
        <w:t xml:space="preserve">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366E24">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toxicity.</w:t>
      </w:r>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4B2DD468" w14:textId="70BD1055" w:rsidR="00765143" w:rsidRPr="00765143" w:rsidRDefault="00765143" w:rsidP="0052437D">
      <w:pPr>
        <w:pStyle w:val="ListParagraph"/>
        <w:spacing w:after="0"/>
        <w:ind w:left="0" w:firstLine="720"/>
        <w:rPr>
          <w:iCs/>
          <w:color w:val="343434"/>
          <w:kern w:val="0"/>
          <w:sz w:val="24"/>
          <w:szCs w:val="24"/>
        </w:rPr>
      </w:pPr>
      <w:r>
        <w:rPr>
          <w:iCs/>
          <w:color w:val="343434"/>
          <w:kern w:val="0"/>
          <w:sz w:val="24"/>
          <w:szCs w:val="24"/>
        </w:rPr>
        <w:t xml:space="preserve">In order to evaluate the performance of EWOUC-NETS, </w:t>
      </w:r>
      <w:r w:rsidR="00107400">
        <w:rPr>
          <w:iCs/>
          <w:color w:val="343434"/>
          <w:kern w:val="0"/>
          <w:sz w:val="24"/>
          <w:szCs w:val="24"/>
        </w:rPr>
        <w:t xml:space="preserve">simulation studies are investigated comparing EWOUC and EWOC, under different scenarios. </w:t>
      </w:r>
    </w:p>
    <w:p w14:paraId="7024CD3D" w14:textId="00E0CD3A"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33114B19" w14:textId="5DC9BF74" w:rsidR="001B3454" w:rsidRDefault="00AB3E84" w:rsidP="00AB3E84">
      <w:pPr>
        <w:spacing w:after="0"/>
        <w:ind w:firstLine="720"/>
        <w:rPr>
          <w:iCs/>
          <w:color w:val="343434"/>
          <w:kern w:val="0"/>
          <w:sz w:val="24"/>
          <w:szCs w:val="24"/>
        </w:rPr>
      </w:pPr>
      <w:r>
        <w:rPr>
          <w:iCs/>
          <w:color w:val="343434"/>
          <w:kern w:val="0"/>
          <w:sz w:val="24"/>
          <w:szCs w:val="24"/>
        </w:rPr>
        <w:t xml:space="preserve">EWOUC-NETS is compared with EWOUC and EWOC. </w:t>
      </w:r>
      <w:r w:rsidR="00C24B00">
        <w:rPr>
          <w:iCs/>
          <w:color w:val="343434"/>
          <w:kern w:val="0"/>
          <w:sz w:val="24"/>
          <w:szCs w:val="24"/>
        </w:rPr>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and</w:t>
      </w:r>
      <w:r>
        <w:rPr>
          <w:iCs/>
          <w:color w:val="343434"/>
          <w:kern w:val="0"/>
          <w:sz w:val="24"/>
          <w:szCs w:val="24"/>
        </w:rPr>
        <w:t xml:space="preserve"> distribution of patients</w:t>
      </w:r>
      <w:r w:rsidR="00CE22BC">
        <w:rPr>
          <w:iCs/>
          <w:color w:val="343434"/>
          <w:kern w:val="0"/>
          <w:sz w:val="24"/>
          <w:szCs w:val="24"/>
        </w:rPr>
        <w:t xml:space="preserve">, under </w:t>
      </w:r>
      <w:r>
        <w:rPr>
          <w:iCs/>
          <w:color w:val="343434"/>
          <w:kern w:val="0"/>
          <w:sz w:val="24"/>
          <w:szCs w:val="24"/>
        </w:rPr>
        <w:t>fiv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Pr>
          <w:iCs/>
          <w:color w:val="343434"/>
          <w:kern w:val="0"/>
          <w:sz w:val="24"/>
          <w:szCs w:val="24"/>
        </w:rPr>
        <w:t xml:space="preserve">Scenario 4 (S4) and Scenario 5 (S5)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w:t>
      </w:r>
      <w:r>
        <w:rPr>
          <w:iCs/>
          <w:color w:val="343434"/>
          <w:kern w:val="0"/>
          <w:sz w:val="24"/>
          <w:szCs w:val="24"/>
        </w:rPr>
        <w:t xml:space="preserve">good agent, a </w:t>
      </w:r>
      <w:r w:rsidR="00A41155">
        <w:rPr>
          <w:iCs/>
          <w:color w:val="343434"/>
          <w:kern w:val="0"/>
          <w:sz w:val="24"/>
          <w:szCs w:val="24"/>
        </w:rPr>
        <w:t>moderate</w:t>
      </w:r>
      <w:r w:rsidR="00EA083E">
        <w:rPr>
          <w:iCs/>
          <w:color w:val="343434"/>
          <w:kern w:val="0"/>
          <w:sz w:val="24"/>
          <w:szCs w:val="24"/>
        </w:rPr>
        <w:t xml:space="preserve"> agent</w:t>
      </w:r>
      <w:r>
        <w:rPr>
          <w:iCs/>
          <w:color w:val="343434"/>
          <w:kern w:val="0"/>
          <w:sz w:val="24"/>
          <w:szCs w:val="24"/>
        </w:rPr>
        <w:t>, a bad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w:t>
      </w:r>
      <w:r w:rsidR="007D6330">
        <w:rPr>
          <w:iCs/>
          <w:color w:val="343434"/>
          <w:kern w:val="0"/>
          <w:sz w:val="24"/>
          <w:szCs w:val="24"/>
        </w:rPr>
        <w:fldChar w:fldCharType="begin"/>
      </w:r>
      <w:r w:rsidR="007D633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7D6330">
        <w:rPr>
          <w:iCs/>
          <w:color w:val="343434"/>
          <w:kern w:val="0"/>
          <w:sz w:val="24"/>
          <w:szCs w:val="24"/>
        </w:rPr>
        <w:fldChar w:fldCharType="separate"/>
      </w:r>
      <w:r w:rsidR="007D6330">
        <w:rPr>
          <w:iCs/>
          <w:noProof/>
          <w:color w:val="343434"/>
          <w:kern w:val="0"/>
          <w:sz w:val="24"/>
          <w:szCs w:val="24"/>
        </w:rPr>
        <w:t>[</w:t>
      </w:r>
      <w:hyperlink w:anchor="_ENREF_4" w:tooltip="Chen, 2010 #4" w:history="1">
        <w:r w:rsidR="007D6330">
          <w:rPr>
            <w:iCs/>
            <w:noProof/>
            <w:color w:val="343434"/>
            <w:kern w:val="0"/>
            <w:sz w:val="24"/>
            <w:szCs w:val="24"/>
          </w:rPr>
          <w:t>4</w:t>
        </w:r>
      </w:hyperlink>
      <w:r w:rsidR="007D6330">
        <w:rPr>
          <w:iCs/>
          <w:noProof/>
          <w:color w:val="343434"/>
          <w:kern w:val="0"/>
          <w:sz w:val="24"/>
          <w:szCs w:val="24"/>
        </w:rPr>
        <w:t>]</w:t>
      </w:r>
      <w:r w:rsidR="007D6330">
        <w:rPr>
          <w:iCs/>
          <w:color w:val="343434"/>
          <w:kern w:val="0"/>
          <w:sz w:val="24"/>
          <w:szCs w:val="24"/>
        </w:rPr>
        <w:fldChar w:fldCharType="end"/>
      </w:r>
      <w:r w:rsidR="00427E4C">
        <w:rPr>
          <w:iCs/>
          <w:color w:val="343434"/>
          <w:kern w:val="0"/>
          <w:sz w:val="24"/>
          <w:szCs w:val="24"/>
        </w:rPr>
        <w:t xml:space="preserve">, the targeted normalized equivalent score </w:t>
      </w:r>
      <w:r w:rsidR="00C6100E">
        <w:rPr>
          <w:iCs/>
          <w:color w:val="343434"/>
          <w:kern w:val="0"/>
          <w:sz w:val="24"/>
          <w:szCs w:val="24"/>
        </w:rPr>
        <w:t>is set to</w:t>
      </w:r>
      <w:r w:rsidR="00427E4C">
        <w:rPr>
          <w:iCs/>
          <w:color w:val="343434"/>
          <w:kern w:val="0"/>
          <w:sz w:val="24"/>
          <w:szCs w:val="24"/>
        </w:rPr>
        <w:t xml:space="preserve"> be 0.476</w:t>
      </w:r>
      <w:r w:rsidR="00DC2EA0">
        <w:rPr>
          <w:iCs/>
          <w:color w:val="343434"/>
          <w:kern w:val="0"/>
          <w:sz w:val="24"/>
          <w:szCs w:val="24"/>
        </w:rPr>
        <w:t>, and it is also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7D6330">
        <w:rPr>
          <w:iCs/>
          <w:color w:val="343434"/>
          <w:kern w:val="0"/>
          <w:sz w:val="24"/>
          <w:szCs w:val="24"/>
        </w:rPr>
        <w:t xml:space="preserve"> assumed to be</w:t>
      </w:r>
      <w:r w:rsidR="00070C82">
        <w:rPr>
          <w:iCs/>
          <w:color w:val="343434"/>
          <w:kern w:val="0"/>
          <w:sz w:val="24"/>
          <w:szCs w:val="24"/>
        </w:rPr>
        <w:t xml:space="preserve"> 0.3</w:t>
      </w:r>
      <w:r w:rsidR="007D6330">
        <w:rPr>
          <w:iCs/>
          <w:color w:val="343434"/>
          <w:kern w:val="0"/>
          <w:sz w:val="24"/>
          <w:szCs w:val="24"/>
        </w:rPr>
        <w:t>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2</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w:t>
      </w:r>
      <w:r w:rsidR="00F7308B">
        <w:rPr>
          <w:iCs/>
          <w:color w:val="343434"/>
          <w:kern w:val="0"/>
          <w:sz w:val="24"/>
          <w:szCs w:val="24"/>
        </w:rPr>
        <w:t xml:space="preserve">We assign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C6100E">
        <w:rPr>
          <w:iCs/>
          <w:color w:val="343434"/>
          <w:kern w:val="0"/>
          <w:sz w:val="24"/>
          <w:szCs w:val="24"/>
        </w:rPr>
        <w:t xml:space="preserve"> a uniform prior distribution </w:t>
      </w:r>
      <w:r w:rsidR="00F7308B">
        <w:rPr>
          <w:iCs/>
          <w:color w:val="343434"/>
          <w:kern w:val="0"/>
          <w:sz w:val="24"/>
          <w:szCs w:val="24"/>
        </w:rPr>
        <w:t xml:space="preserve">(0, 0.333),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F7308B">
        <w:rPr>
          <w:iCs/>
          <w:color w:val="343434"/>
          <w:kern w:val="0"/>
          <w:sz w:val="24"/>
          <w:szCs w:val="24"/>
        </w:rPr>
        <w:t xml:space="preserve"> is assigned to have a uniform distribution (0, 0.5). Additionally,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oMath>
      <w:r w:rsidR="00F7308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oMath>
      <w:r w:rsidR="00F7308B">
        <w:rPr>
          <w:iCs/>
          <w:color w:val="343434"/>
          <w:kern w:val="0"/>
          <w:sz w:val="24"/>
          <w:szCs w:val="24"/>
        </w:rPr>
        <w:t xml:space="preserve"> </w:t>
      </w:r>
      <w:r w:rsidR="00AC0045">
        <w:rPr>
          <w:iCs/>
          <w:color w:val="343434"/>
          <w:kern w:val="0"/>
          <w:sz w:val="24"/>
          <w:szCs w:val="24"/>
        </w:rPr>
        <w:t>both have independent uniform distribution (0.2, 1.2).</w:t>
      </w:r>
      <w:r w:rsidR="00F7308B">
        <w:rPr>
          <w:iCs/>
          <w:color w:val="343434"/>
          <w:kern w:val="0"/>
          <w:sz w:val="24"/>
          <w:szCs w:val="24"/>
        </w:rPr>
        <w:t xml:space="preserve"> </w:t>
      </w:r>
      <m:oMath>
        <m:r>
          <w:rPr>
            <w:rFonts w:ascii="Cambria Math" w:hAnsi="Cambria Math"/>
            <w:color w:val="343434"/>
            <w:kern w:val="0"/>
            <w:sz w:val="24"/>
            <w:szCs w:val="24"/>
          </w:rPr>
          <m:t>τ</m:t>
        </m:r>
      </m:oMath>
      <w:r w:rsidR="00AC0045">
        <w:rPr>
          <w:iCs/>
          <w:color w:val="343434"/>
          <w:kern w:val="0"/>
          <w:sz w:val="24"/>
          <w:szCs w:val="24"/>
        </w:rPr>
        <w:t xml:space="preserve"> is set to have a uniform distribution (-1, 1). </w:t>
      </w:r>
      <w:r w:rsidR="00E34C12">
        <w:rPr>
          <w:iCs/>
          <w:color w:val="343434"/>
          <w:kern w:val="0"/>
          <w:sz w:val="24"/>
          <w:szCs w:val="24"/>
        </w:rPr>
        <w:t>The number of patients used for each trial is set to be 30 unless the trial is terminated in advance.</w:t>
      </w:r>
      <w:r w:rsidR="007D19F4">
        <w:rPr>
          <w:iCs/>
          <w:color w:val="343434"/>
          <w:kern w:val="0"/>
          <w:sz w:val="24"/>
          <w:szCs w:val="24"/>
        </w:rPr>
        <w:t xml:space="preserve"> </w:t>
      </w:r>
      <w:r w:rsidR="007D19F4">
        <w:rPr>
          <w:iCs/>
          <w:color w:val="343434"/>
          <w:kern w:val="0"/>
          <w:sz w:val="24"/>
          <w:szCs w:val="24"/>
        </w:rPr>
        <w:lastRenderedPageBreak/>
        <w:t xml:space="preserve">The Metropolis-Hastings algorithm is used to sample from posterior distribution. The 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r w:rsidR="0022708F">
        <w:rPr>
          <w:iCs/>
          <w:color w:val="343434"/>
          <w:kern w:val="0"/>
          <w:sz w:val="24"/>
          <w:szCs w:val="24"/>
        </w:rPr>
        <w:t xml:space="preserve"> to evaluate the performance of designs</w:t>
      </w:r>
      <w:r w:rsidR="00DD3DED">
        <w:rPr>
          <w:iCs/>
          <w:color w:val="343434"/>
          <w:kern w:val="0"/>
          <w:sz w:val="24"/>
          <w:szCs w:val="24"/>
        </w:rPr>
        <w:t>.</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3E6E58B4"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3D7AAC">
        <w:rPr>
          <w:iCs/>
          <w:color w:val="343434"/>
          <w:kern w:val="0"/>
          <w:sz w:val="24"/>
          <w:szCs w:val="24"/>
        </w:rPr>
        <w:t>,</w:t>
      </w:r>
      <w:r w:rsidR="001F51DF">
        <w:rPr>
          <w:iCs/>
          <w:color w:val="343434"/>
          <w:kern w:val="0"/>
          <w:sz w:val="24"/>
          <w:szCs w:val="24"/>
        </w:rPr>
        <w:t xml:space="preserve"> S2</w:t>
      </w:r>
      <w:r w:rsidR="003D7AAC">
        <w:rPr>
          <w:iCs/>
          <w:color w:val="343434"/>
          <w:kern w:val="0"/>
          <w:sz w:val="24"/>
          <w:szCs w:val="24"/>
        </w:rPr>
        <w:t xml:space="preserve"> and S3</w:t>
      </w:r>
      <w:r w:rsidR="001F51DF">
        <w:rPr>
          <w:iCs/>
          <w:color w:val="343434"/>
          <w:kern w:val="0"/>
          <w:sz w:val="24"/>
          <w:szCs w:val="24"/>
        </w:rPr>
        <w:t xml:space="preserve">. </w:t>
      </w:r>
      <w:r w:rsidR="00DB76A1">
        <w:rPr>
          <w:iCs/>
          <w:color w:val="343434"/>
          <w:kern w:val="0"/>
          <w:sz w:val="24"/>
          <w:szCs w:val="24"/>
        </w:rPr>
        <w:t>The OUD identified in these t</w:t>
      </w:r>
      <w:r w:rsidR="003D7AAC">
        <w:rPr>
          <w:iCs/>
          <w:color w:val="343434"/>
          <w:kern w:val="0"/>
          <w:sz w:val="24"/>
          <w:szCs w:val="24"/>
        </w:rPr>
        <w:t>hree</w:t>
      </w:r>
      <w:r w:rsidR="00DB76A1">
        <w:rPr>
          <w:iCs/>
          <w:color w:val="343434"/>
          <w:kern w:val="0"/>
          <w:sz w:val="24"/>
          <w:szCs w:val="24"/>
        </w:rPr>
        <w:t xml:space="preserve"> scenarios are </w:t>
      </w:r>
      <w:r w:rsidR="003D7AAC">
        <w:rPr>
          <w:iCs/>
          <w:color w:val="343434"/>
          <w:kern w:val="0"/>
          <w:sz w:val="24"/>
          <w:szCs w:val="24"/>
        </w:rPr>
        <w:t xml:space="preserve">dose level 3, dose level 3 and </w:t>
      </w:r>
      <w:r w:rsidR="00DB76A1">
        <w:rPr>
          <w:iCs/>
          <w:color w:val="343434"/>
          <w:kern w:val="0"/>
          <w:sz w:val="24"/>
          <w:szCs w:val="24"/>
        </w:rPr>
        <w:t>dose level 4</w:t>
      </w:r>
      <w:r w:rsidR="003D7AAC">
        <w:rPr>
          <w:iCs/>
          <w:color w:val="343434"/>
          <w:kern w:val="0"/>
          <w:sz w:val="24"/>
          <w:szCs w:val="24"/>
        </w:rPr>
        <w:t>, respectively (Table 1)</w:t>
      </w:r>
      <w:r w:rsidR="00CA21EA">
        <w:rPr>
          <w:iCs/>
          <w:color w:val="343434"/>
          <w:kern w:val="0"/>
          <w:sz w:val="24"/>
          <w:szCs w:val="24"/>
        </w:rPr>
        <w:t>.</w:t>
      </w:r>
      <w:r w:rsidR="00DB76A1">
        <w:rPr>
          <w:iCs/>
          <w:color w:val="343434"/>
          <w:kern w:val="0"/>
          <w:sz w:val="24"/>
          <w:szCs w:val="24"/>
        </w:rPr>
        <w:t xml:space="preserve"> </w:t>
      </w:r>
      <w:r w:rsidR="00D2640D">
        <w:rPr>
          <w:iCs/>
          <w:color w:val="343434"/>
          <w:kern w:val="0"/>
          <w:sz w:val="24"/>
          <w:szCs w:val="24"/>
        </w:rPr>
        <w:t>Under</w:t>
      </w:r>
      <w:r w:rsidR="00173CF0">
        <w:rPr>
          <w:iCs/>
          <w:color w:val="343434"/>
          <w:kern w:val="0"/>
          <w:sz w:val="24"/>
          <w:szCs w:val="24"/>
        </w:rPr>
        <w:t xml:space="preserve">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D2640D">
        <w:rPr>
          <w:iCs/>
          <w:color w:val="343434"/>
          <w:kern w:val="0"/>
          <w:sz w:val="24"/>
          <w:szCs w:val="24"/>
        </w:rPr>
        <w:t>EWOC but agrees with EWOUC</w:t>
      </w:r>
      <w:r w:rsidR="00062F3B">
        <w:rPr>
          <w:iCs/>
          <w:color w:val="343434"/>
          <w:kern w:val="0"/>
          <w:sz w:val="24"/>
          <w:szCs w:val="24"/>
        </w:rPr>
        <w:t>.</w:t>
      </w:r>
      <w:r w:rsidR="001F51DF">
        <w:rPr>
          <w:iCs/>
          <w:color w:val="343434"/>
          <w:kern w:val="0"/>
          <w:sz w:val="24"/>
          <w:szCs w:val="24"/>
        </w:rPr>
        <w:t xml:space="preserve"> However, </w:t>
      </w:r>
      <w:r w:rsidR="00D2640D">
        <w:rPr>
          <w:iCs/>
          <w:color w:val="343434"/>
          <w:kern w:val="0"/>
          <w:sz w:val="24"/>
          <w:szCs w:val="24"/>
        </w:rPr>
        <w:t>the dose recommendation percentage is much higher than EWOUC (95.10% vs. 57.60%)</w:t>
      </w:r>
      <w:r w:rsidR="00937F41">
        <w:rPr>
          <w:iCs/>
          <w:color w:val="343434"/>
          <w:kern w:val="0"/>
          <w:sz w:val="24"/>
          <w:szCs w:val="24"/>
        </w:rPr>
        <w:t xml:space="preserve"> while EWOC design prefers</w:t>
      </w:r>
      <w:r w:rsidR="00284A18">
        <w:rPr>
          <w:iCs/>
          <w:color w:val="343434"/>
          <w:kern w:val="0"/>
          <w:sz w:val="24"/>
          <w:szCs w:val="24"/>
        </w:rPr>
        <w:t xml:space="preserve"> </w:t>
      </w:r>
      <w:r w:rsidR="00937F41">
        <w:rPr>
          <w:iCs/>
          <w:color w:val="343434"/>
          <w:kern w:val="0"/>
          <w:sz w:val="24"/>
          <w:szCs w:val="24"/>
        </w:rPr>
        <w:t xml:space="preserve">dose level 4 with recommendation percentage 50.30%. EWOC also has a relatively high recommendation percentage 45.40% at dose level 5. </w:t>
      </w:r>
      <w:r w:rsidR="00D2640D">
        <w:rPr>
          <w:iCs/>
          <w:color w:val="343434"/>
          <w:kern w:val="0"/>
          <w:sz w:val="24"/>
          <w:szCs w:val="24"/>
        </w:rPr>
        <w:t xml:space="preserve">In addition, there is 0.3% of recommendation belongs to “None” when using EWOUC design, while </w:t>
      </w:r>
      <w:r w:rsidR="00E53A8B">
        <w:rPr>
          <w:iCs/>
          <w:color w:val="343434"/>
          <w:kern w:val="0"/>
          <w:sz w:val="24"/>
          <w:szCs w:val="24"/>
        </w:rPr>
        <w:t xml:space="preserve">all the recommendation percentage falls into five dose levels when using </w:t>
      </w:r>
      <w:r w:rsidR="00D2640D">
        <w:rPr>
          <w:iCs/>
          <w:color w:val="343434"/>
          <w:kern w:val="0"/>
          <w:sz w:val="24"/>
          <w:szCs w:val="24"/>
        </w:rPr>
        <w:t>EWOUC-NETS</w:t>
      </w:r>
      <w:r w:rsidR="00E53A8B">
        <w:rPr>
          <w:iCs/>
          <w:color w:val="343434"/>
          <w:kern w:val="0"/>
          <w:sz w:val="24"/>
          <w:szCs w:val="24"/>
        </w:rPr>
        <w:t xml:space="preserve">. This also implies that </w:t>
      </w:r>
      <w:r w:rsidR="00D27CE3">
        <w:rPr>
          <w:iCs/>
          <w:color w:val="343434"/>
          <w:kern w:val="0"/>
          <w:sz w:val="24"/>
          <w:szCs w:val="24"/>
        </w:rPr>
        <w:t>EWOUC-NETS has almost no loss of information regarding identifying the OUD.</w:t>
      </w:r>
      <w:r w:rsidR="00D2640D">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C design </w:t>
      </w:r>
      <w:r w:rsidR="00700BBF">
        <w:rPr>
          <w:iCs/>
          <w:color w:val="343434"/>
          <w:kern w:val="0"/>
          <w:sz w:val="24"/>
          <w:szCs w:val="24"/>
        </w:rPr>
        <w:t>selects</w:t>
      </w:r>
      <w:r w:rsidR="007B666A">
        <w:rPr>
          <w:iCs/>
          <w:color w:val="343434"/>
          <w:kern w:val="0"/>
          <w:sz w:val="24"/>
          <w:szCs w:val="24"/>
        </w:rPr>
        <w:t xml:space="preserve">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 design</w:t>
      </w:r>
      <w:r w:rsidR="00700BBF">
        <w:rPr>
          <w:iCs/>
          <w:color w:val="343434"/>
          <w:kern w:val="0"/>
          <w:sz w:val="24"/>
          <w:szCs w:val="24"/>
        </w:rPr>
        <w:t xml:space="preserve"> and EWOUC-NETS design</w:t>
      </w:r>
      <w:r w:rsidR="004C01EA">
        <w:rPr>
          <w:iCs/>
          <w:color w:val="343434"/>
          <w:kern w:val="0"/>
          <w:sz w:val="24"/>
          <w:szCs w:val="24"/>
        </w:rPr>
        <w:t xml:space="preserve">. </w:t>
      </w:r>
      <w:r w:rsidR="00937F41">
        <w:rPr>
          <w:iCs/>
          <w:color w:val="343434"/>
          <w:kern w:val="0"/>
          <w:sz w:val="24"/>
          <w:szCs w:val="24"/>
        </w:rPr>
        <w:t xml:space="preserve">Similarly, under S2, </w:t>
      </w:r>
      <w:r w:rsidR="005752F8">
        <w:rPr>
          <w:iCs/>
          <w:color w:val="343434"/>
          <w:kern w:val="0"/>
          <w:sz w:val="24"/>
          <w:szCs w:val="24"/>
        </w:rPr>
        <w:t>EWOUC-NETS has the same recommended dose levels with EWOUC</w:t>
      </w:r>
      <w:r w:rsidR="00937F41">
        <w:rPr>
          <w:iCs/>
          <w:color w:val="343434"/>
          <w:kern w:val="0"/>
          <w:sz w:val="24"/>
          <w:szCs w:val="24"/>
        </w:rPr>
        <w:t>, but the OUD is lower than the dose level selected by</w:t>
      </w:r>
      <w:r w:rsidR="005752F8">
        <w:rPr>
          <w:iCs/>
          <w:color w:val="343434"/>
          <w:kern w:val="0"/>
          <w:sz w:val="24"/>
          <w:szCs w:val="24"/>
        </w:rPr>
        <w:t xml:space="preserve"> EWOC.</w:t>
      </w:r>
      <w:r w:rsidR="002A6BCB">
        <w:rPr>
          <w:iCs/>
          <w:color w:val="343434"/>
          <w:kern w:val="0"/>
          <w:sz w:val="24"/>
          <w:szCs w:val="24"/>
        </w:rPr>
        <w:t xml:space="preserve"> </w:t>
      </w:r>
      <w:r w:rsidR="00937F41">
        <w:rPr>
          <w:iCs/>
          <w:color w:val="343434"/>
          <w:kern w:val="0"/>
          <w:sz w:val="24"/>
          <w:szCs w:val="24"/>
        </w:rPr>
        <w:t xml:space="preserve">EWOUC-NETS and EWOUC identify dose level 3 as the OUD with recommendation percentage 98.20% </w:t>
      </w:r>
      <w:r w:rsidR="00937F41">
        <w:rPr>
          <w:iCs/>
          <w:color w:val="343434"/>
          <w:kern w:val="0"/>
          <w:sz w:val="24"/>
          <w:szCs w:val="24"/>
        </w:rPr>
        <w:lastRenderedPageBreak/>
        <w:t>and 65.10%, respectively</w:t>
      </w:r>
      <w:r w:rsidR="00B656A3">
        <w:rPr>
          <w:iCs/>
          <w:color w:val="343434"/>
          <w:kern w:val="0"/>
          <w:sz w:val="24"/>
          <w:szCs w:val="24"/>
        </w:rPr>
        <w:t xml:space="preserve">. </w:t>
      </w:r>
      <w:r w:rsidR="00937F41">
        <w:rPr>
          <w:iCs/>
          <w:color w:val="343434"/>
          <w:kern w:val="0"/>
          <w:sz w:val="24"/>
          <w:szCs w:val="24"/>
        </w:rPr>
        <w:t xml:space="preserve">EWOC chooses dose level 4 for the next cohort with recommendation percentage 64.80%. </w:t>
      </w:r>
      <w:r w:rsidR="00206552">
        <w:rPr>
          <w:iCs/>
          <w:color w:val="343434"/>
          <w:kern w:val="0"/>
          <w:sz w:val="24"/>
          <w:szCs w:val="24"/>
        </w:rPr>
        <w:t>Under S3, both EWOUC-NETS and EWO</w:t>
      </w:r>
      <w:r w:rsidR="004B004D">
        <w:rPr>
          <w:iCs/>
          <w:color w:val="343434"/>
          <w:kern w:val="0"/>
          <w:sz w:val="24"/>
          <w:szCs w:val="24"/>
        </w:rPr>
        <w:t>U</w:t>
      </w:r>
      <w:r w:rsidR="00206552">
        <w:rPr>
          <w:iCs/>
          <w:color w:val="343434"/>
          <w:kern w:val="0"/>
          <w:sz w:val="24"/>
          <w:szCs w:val="24"/>
        </w:rPr>
        <w:t xml:space="preserve">C </w:t>
      </w:r>
      <w:r w:rsidR="00713BBD">
        <w:rPr>
          <w:iCs/>
          <w:color w:val="343434"/>
          <w:kern w:val="0"/>
          <w:sz w:val="24"/>
          <w:szCs w:val="24"/>
        </w:rPr>
        <w:t>are in favor of dose level 4</w:t>
      </w:r>
      <w:r w:rsidR="004B004D">
        <w:rPr>
          <w:iCs/>
          <w:color w:val="343434"/>
          <w:kern w:val="0"/>
          <w:sz w:val="24"/>
          <w:szCs w:val="24"/>
        </w:rPr>
        <w:t xml:space="preserve"> with recommendation percentage 77.40% and 76.10% respectively. In contrast, EWOC has the highest recommendation percentage (</w:t>
      </w:r>
      <w:r w:rsidR="00B656FD">
        <w:rPr>
          <w:iCs/>
          <w:color w:val="343434"/>
          <w:kern w:val="0"/>
          <w:sz w:val="24"/>
          <w:szCs w:val="24"/>
        </w:rPr>
        <w:t>73.60%</w:t>
      </w:r>
      <w:r w:rsidR="004B004D">
        <w:rPr>
          <w:iCs/>
          <w:color w:val="343434"/>
          <w:kern w:val="0"/>
          <w:sz w:val="24"/>
          <w:szCs w:val="24"/>
        </w:rPr>
        <w:t xml:space="preserve">) at dose level 5. </w:t>
      </w:r>
      <w:r w:rsidR="00B656FD">
        <w:rPr>
          <w:iCs/>
          <w:color w:val="343434"/>
          <w:kern w:val="0"/>
          <w:sz w:val="24"/>
          <w:szCs w:val="24"/>
        </w:rPr>
        <w:t>Al</w:t>
      </w:r>
      <w:r w:rsidR="00C42B10">
        <w:rPr>
          <w:iCs/>
          <w:color w:val="343434"/>
          <w:kern w:val="0"/>
          <w:sz w:val="24"/>
          <w:szCs w:val="24"/>
        </w:rPr>
        <w:t xml:space="preserve">though </w:t>
      </w:r>
      <w:r w:rsidR="00F57282">
        <w:rPr>
          <w:iCs/>
          <w:color w:val="343434"/>
          <w:kern w:val="0"/>
          <w:sz w:val="24"/>
          <w:szCs w:val="24"/>
        </w:rPr>
        <w:t xml:space="preserve">the recommendation rates are similar, EWOUC-NETS is still slightly higher than the other two designs. </w:t>
      </w:r>
      <w:r w:rsidR="00B656A3">
        <w:rPr>
          <w:iCs/>
          <w:color w:val="343434"/>
          <w:kern w:val="0"/>
          <w:sz w:val="24"/>
          <w:szCs w:val="24"/>
        </w:rPr>
        <w:t>Since no targeted dose found in S</w:t>
      </w:r>
      <w:r w:rsidR="00F57282">
        <w:rPr>
          <w:iCs/>
          <w:color w:val="343434"/>
          <w:kern w:val="0"/>
          <w:sz w:val="24"/>
          <w:szCs w:val="24"/>
        </w:rPr>
        <w:t>4 and S5</w:t>
      </w:r>
      <w:r w:rsidR="00B656A3">
        <w:rPr>
          <w:iCs/>
          <w:color w:val="343434"/>
          <w:kern w:val="0"/>
          <w:sz w:val="24"/>
          <w:szCs w:val="24"/>
        </w:rPr>
        <w:t>, the trial should be terminated early under S</w:t>
      </w:r>
      <w:r w:rsidR="00F57282">
        <w:rPr>
          <w:iCs/>
          <w:color w:val="343434"/>
          <w:kern w:val="0"/>
          <w:sz w:val="24"/>
          <w:szCs w:val="24"/>
        </w:rPr>
        <w:t>4 and S5</w:t>
      </w:r>
      <w:r w:rsidR="00B656A3">
        <w:rPr>
          <w:iCs/>
          <w:color w:val="343434"/>
          <w:kern w:val="0"/>
          <w:sz w:val="24"/>
          <w:szCs w:val="24"/>
        </w:rPr>
        <w:t xml:space="preserve">. </w:t>
      </w:r>
      <w:r w:rsidR="00F57282">
        <w:rPr>
          <w:iCs/>
          <w:color w:val="343434"/>
          <w:kern w:val="0"/>
          <w:sz w:val="24"/>
          <w:szCs w:val="24"/>
        </w:rPr>
        <w:t xml:space="preserve">There is no recommendation percentage </w:t>
      </w:r>
      <w:r w:rsidR="009F321D">
        <w:rPr>
          <w:iCs/>
          <w:color w:val="343434"/>
          <w:kern w:val="0"/>
          <w:sz w:val="24"/>
          <w:szCs w:val="24"/>
        </w:rPr>
        <w:t>at</w:t>
      </w:r>
      <w:r w:rsidR="00F57282">
        <w:rPr>
          <w:iCs/>
          <w:color w:val="343434"/>
          <w:kern w:val="0"/>
          <w:sz w:val="24"/>
          <w:szCs w:val="24"/>
        </w:rPr>
        <w:t xml:space="preserve"> each dose level </w:t>
      </w:r>
      <w:r w:rsidR="009F321D">
        <w:rPr>
          <w:iCs/>
          <w:color w:val="343434"/>
          <w:kern w:val="0"/>
          <w:sz w:val="24"/>
          <w:szCs w:val="24"/>
        </w:rPr>
        <w:t>for EWOUC-NETS design under both of S4 and S5. Nevertheless, for EWOUC, there is still small recommendation percentage falling into relatively lower dose levels under S4 (0.10% at dose level 1; 0.20% at dose level 2) and S5 (0.10% at dose level 1). EWOC still has high values of recommendation percentage at first three dose levels under S4 (53.00%</w:t>
      </w:r>
      <w:r w:rsidR="00D24CD9">
        <w:rPr>
          <w:iCs/>
          <w:color w:val="343434"/>
          <w:kern w:val="0"/>
          <w:sz w:val="24"/>
          <w:szCs w:val="24"/>
        </w:rPr>
        <w:t xml:space="preserve"> at dose level 1;</w:t>
      </w:r>
      <w:r w:rsidR="009F321D">
        <w:rPr>
          <w:iCs/>
          <w:color w:val="343434"/>
          <w:kern w:val="0"/>
          <w:sz w:val="24"/>
          <w:szCs w:val="24"/>
        </w:rPr>
        <w:t xml:space="preserve"> 43.</w:t>
      </w:r>
      <w:r w:rsidR="00D24CD9">
        <w:rPr>
          <w:iCs/>
          <w:color w:val="343434"/>
          <w:kern w:val="0"/>
          <w:sz w:val="24"/>
          <w:szCs w:val="24"/>
        </w:rPr>
        <w:t>30% at dose level 2; 3.70% at dose level 3</w:t>
      </w:r>
      <w:r w:rsidR="009F321D">
        <w:rPr>
          <w:iCs/>
          <w:color w:val="343434"/>
          <w:kern w:val="0"/>
          <w:sz w:val="24"/>
          <w:szCs w:val="24"/>
        </w:rPr>
        <w:t>) and S5 (</w:t>
      </w:r>
      <w:r w:rsidR="00D24CD9">
        <w:rPr>
          <w:iCs/>
          <w:color w:val="343434"/>
          <w:kern w:val="0"/>
          <w:sz w:val="24"/>
          <w:szCs w:val="24"/>
        </w:rPr>
        <w:t>53.40% at dose level 1; 42.70% at dose level 2; 3.90% at dose level 3</w:t>
      </w:r>
      <w:r w:rsidR="009F321D">
        <w:rPr>
          <w:iCs/>
          <w:color w:val="343434"/>
          <w:kern w:val="0"/>
          <w:sz w:val="24"/>
          <w:szCs w:val="24"/>
        </w:rPr>
        <w:t>).</w:t>
      </w:r>
      <w:r w:rsidR="00F57282">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w:t>
      </w:r>
      <w:r w:rsidR="00E757D1">
        <w:rPr>
          <w:iCs/>
          <w:color w:val="343434"/>
          <w:kern w:val="0"/>
          <w:sz w:val="24"/>
          <w:szCs w:val="24"/>
        </w:rPr>
        <w:t xml:space="preserve">for patients </w:t>
      </w:r>
      <w:r w:rsidR="002126B3">
        <w:rPr>
          <w:iCs/>
          <w:color w:val="343434"/>
          <w:kern w:val="0"/>
          <w:sz w:val="24"/>
          <w:szCs w:val="24"/>
        </w:rPr>
        <w:t xml:space="preserve">in the future clinical studies. The dose level selected by EWOUC and EWOUC-NETS </w:t>
      </w:r>
      <w:r w:rsidR="00E757D1">
        <w:rPr>
          <w:iCs/>
          <w:color w:val="343434"/>
          <w:kern w:val="0"/>
          <w:sz w:val="24"/>
          <w:szCs w:val="24"/>
        </w:rPr>
        <w:t xml:space="preserve">designs </w:t>
      </w:r>
      <w:r w:rsidR="002126B3">
        <w:rPr>
          <w:iCs/>
          <w:color w:val="343434"/>
          <w:kern w:val="0"/>
          <w:sz w:val="24"/>
          <w:szCs w:val="24"/>
        </w:rPr>
        <w:t>are less toxic since they take into account the minim</w:t>
      </w:r>
      <w:r w:rsidR="00E757D1">
        <w:rPr>
          <w:iCs/>
          <w:color w:val="343434"/>
          <w:kern w:val="0"/>
          <w:sz w:val="24"/>
          <w:szCs w:val="24"/>
        </w:rPr>
        <w:t>al</w:t>
      </w:r>
      <w:r w:rsidR="002126B3">
        <w:rPr>
          <w:iCs/>
          <w:color w:val="343434"/>
          <w:kern w:val="0"/>
          <w:sz w:val="24"/>
          <w:szCs w:val="24"/>
        </w:rPr>
        <w:t xml:space="preserve">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w:t>
      </w:r>
      <w:r w:rsidR="00D24CD9">
        <w:rPr>
          <w:iCs/>
          <w:color w:val="343434"/>
          <w:kern w:val="0"/>
          <w:sz w:val="24"/>
          <w:szCs w:val="24"/>
        </w:rPr>
        <w:t xml:space="preserve">Compared with EWOUC, </w:t>
      </w:r>
      <w:r w:rsidR="002126B3">
        <w:rPr>
          <w:iCs/>
          <w:color w:val="343434"/>
          <w:kern w:val="0"/>
          <w:sz w:val="24"/>
          <w:szCs w:val="24"/>
        </w:rPr>
        <w:t>EWOUC-NETS</w:t>
      </w:r>
      <w:r w:rsidR="00F158D9">
        <w:rPr>
          <w:iCs/>
          <w:color w:val="343434"/>
          <w:kern w:val="0"/>
          <w:sz w:val="24"/>
          <w:szCs w:val="24"/>
        </w:rPr>
        <w:t xml:space="preserve"> design</w:t>
      </w:r>
      <w:r w:rsidR="002126B3">
        <w:rPr>
          <w:iCs/>
          <w:color w:val="343434"/>
          <w:kern w:val="0"/>
          <w:sz w:val="24"/>
          <w:szCs w:val="24"/>
        </w:rPr>
        <w:t xml:space="preserve"> provides a more </w:t>
      </w:r>
      <w:r w:rsidR="00D24CD9">
        <w:rPr>
          <w:iCs/>
          <w:color w:val="343434"/>
          <w:kern w:val="0"/>
          <w:sz w:val="24"/>
          <w:szCs w:val="24"/>
        </w:rPr>
        <w:t>accurate</w:t>
      </w:r>
      <w:r w:rsidR="002126B3">
        <w:rPr>
          <w:iCs/>
          <w:color w:val="343434"/>
          <w:kern w:val="0"/>
          <w:sz w:val="24"/>
          <w:szCs w:val="24"/>
        </w:rPr>
        <w:t xml:space="preserve"> result </w:t>
      </w:r>
      <w:r w:rsidR="00AE5432">
        <w:rPr>
          <w:iCs/>
          <w:color w:val="343434"/>
          <w:kern w:val="0"/>
          <w:sz w:val="24"/>
          <w:szCs w:val="24"/>
        </w:rPr>
        <w:t>under</w:t>
      </w:r>
      <w:r w:rsidR="007B666A">
        <w:rPr>
          <w:iCs/>
          <w:color w:val="343434"/>
          <w:kern w:val="0"/>
          <w:sz w:val="24"/>
          <w:szCs w:val="24"/>
        </w:rPr>
        <w:t xml:space="preserve"> </w:t>
      </w:r>
      <w:r w:rsidR="00D24CD9">
        <w:rPr>
          <w:iCs/>
          <w:color w:val="343434"/>
          <w:kern w:val="0"/>
          <w:sz w:val="24"/>
          <w:szCs w:val="24"/>
        </w:rPr>
        <w:t>all five scenarios</w:t>
      </w:r>
      <w:r w:rsidR="007B666A">
        <w:rPr>
          <w:iCs/>
          <w:color w:val="343434"/>
          <w:kern w:val="0"/>
          <w:sz w:val="24"/>
          <w:szCs w:val="24"/>
        </w:rPr>
        <w:t xml:space="preserve"> </w:t>
      </w:r>
      <w:r w:rsidR="002126B3">
        <w:rPr>
          <w:iCs/>
          <w:color w:val="343434"/>
          <w:kern w:val="0"/>
          <w:sz w:val="24"/>
          <w:szCs w:val="24"/>
        </w:rPr>
        <w:t xml:space="preserve">as </w:t>
      </w:r>
      <w:r w:rsidR="0033188E">
        <w:rPr>
          <w:iCs/>
          <w:color w:val="343434"/>
          <w:kern w:val="0"/>
          <w:sz w:val="24"/>
          <w:szCs w:val="24"/>
        </w:rPr>
        <w:t>the</w:t>
      </w:r>
      <w:r w:rsidR="00D24CD9">
        <w:rPr>
          <w:iCs/>
          <w:color w:val="343434"/>
          <w:kern w:val="0"/>
          <w:sz w:val="24"/>
          <w:szCs w:val="24"/>
        </w:rPr>
        <w:t xml:space="preserve"> </w:t>
      </w:r>
      <w:r w:rsidR="00AE5432">
        <w:rPr>
          <w:iCs/>
          <w:color w:val="343434"/>
          <w:kern w:val="0"/>
          <w:sz w:val="24"/>
          <w:szCs w:val="24"/>
        </w:rPr>
        <w:t xml:space="preserve">dose </w:t>
      </w:r>
      <w:r w:rsidR="00F158D9">
        <w:rPr>
          <w:iCs/>
          <w:color w:val="343434"/>
          <w:kern w:val="0"/>
          <w:sz w:val="24"/>
          <w:szCs w:val="24"/>
        </w:rPr>
        <w:t xml:space="preserve">recommendation percentages are much more concentrated at the OUD and there is less loss of information when identifying the OUD. </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w:t>
      </w:r>
      <w:r w:rsidR="00FB4F4E">
        <w:rPr>
          <w:iCs/>
          <w:color w:val="343434"/>
          <w:kern w:val="0"/>
          <w:sz w:val="24"/>
          <w:szCs w:val="24"/>
        </w:rPr>
        <w:lastRenderedPageBreak/>
        <w:t xml:space="preserve">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70977AEB"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 xml:space="preserve">are summarized in Table </w:t>
      </w:r>
      <w:r w:rsidR="0000494B">
        <w:rPr>
          <w:iCs/>
          <w:color w:val="343434"/>
          <w:kern w:val="0"/>
          <w:sz w:val="24"/>
          <w:szCs w:val="24"/>
        </w:rPr>
        <w:t>2</w:t>
      </w:r>
      <w:r w:rsidR="00B61A84" w:rsidRPr="008D36BC">
        <w:rPr>
          <w:iCs/>
          <w:color w:val="343434"/>
          <w:kern w:val="0"/>
          <w:sz w:val="24"/>
          <w:szCs w:val="24"/>
        </w:rPr>
        <w:t xml:space="preserve"> and Table </w:t>
      </w:r>
      <w:r w:rsidR="0000494B">
        <w:rPr>
          <w:iCs/>
          <w:color w:val="343434"/>
          <w:kern w:val="0"/>
          <w:sz w:val="24"/>
          <w:szCs w:val="24"/>
        </w:rPr>
        <w:t>3</w:t>
      </w:r>
      <w:r w:rsidR="00B61A84" w:rsidRPr="008D36BC">
        <w:rPr>
          <w:iCs/>
          <w:color w:val="343434"/>
          <w:kern w:val="0"/>
          <w:sz w:val="24"/>
          <w:szCs w:val="24"/>
        </w:rPr>
        <w:t>,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w:t>
      </w:r>
      <w:r w:rsidR="0000494B">
        <w:rPr>
          <w:iCs/>
          <w:color w:val="343434"/>
          <w:kern w:val="0"/>
          <w:sz w:val="24"/>
          <w:szCs w:val="24"/>
        </w:rPr>
        <w:t xml:space="preserve"> and</w:t>
      </w:r>
      <w:r w:rsidR="00C91762" w:rsidRPr="008D36BC">
        <w:rPr>
          <w:iCs/>
          <w:color w:val="343434"/>
          <w:kern w:val="0"/>
          <w:sz w:val="24"/>
          <w:szCs w:val="24"/>
        </w:rPr>
        <w:t xml:space="preserve"> EWOUC</w:t>
      </w:r>
      <w:r w:rsidR="0000494B">
        <w:rPr>
          <w:iCs/>
          <w:color w:val="343434"/>
          <w:kern w:val="0"/>
          <w:sz w:val="24"/>
          <w:szCs w:val="24"/>
        </w:rPr>
        <w:t xml:space="preserve">, </w:t>
      </w:r>
      <w:r w:rsidR="00C91762" w:rsidRPr="008D36BC">
        <w:rPr>
          <w:iCs/>
          <w:color w:val="343434"/>
          <w:kern w:val="0"/>
          <w:sz w:val="24"/>
          <w:szCs w:val="24"/>
        </w:rPr>
        <w:t>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and average NETS can be compared in a rough sense. </w:t>
      </w:r>
      <w:r w:rsidR="009B654B" w:rsidRPr="008D36BC">
        <w:rPr>
          <w:iCs/>
          <w:color w:val="343434"/>
          <w:kern w:val="0"/>
          <w:sz w:val="24"/>
          <w:szCs w:val="24"/>
        </w:rPr>
        <w:t>Under S1</w:t>
      </w:r>
      <w:r w:rsidR="0000494B">
        <w:rPr>
          <w:iCs/>
          <w:color w:val="343434"/>
          <w:kern w:val="0"/>
          <w:sz w:val="24"/>
          <w:szCs w:val="24"/>
        </w:rPr>
        <w:t>,</w:t>
      </w:r>
      <w:r w:rsidR="009B654B" w:rsidRPr="008D36BC">
        <w:rPr>
          <w:iCs/>
          <w:color w:val="343434"/>
          <w:kern w:val="0"/>
          <w:sz w:val="24"/>
          <w:szCs w:val="24"/>
        </w:rPr>
        <w:t xml:space="preserve"> S2</w:t>
      </w:r>
      <w:r w:rsidR="0000494B">
        <w:rPr>
          <w:iCs/>
          <w:color w:val="343434"/>
          <w:kern w:val="0"/>
          <w:sz w:val="24"/>
          <w:szCs w:val="24"/>
        </w:rPr>
        <w:t xml:space="preserve"> and S3</w:t>
      </w:r>
      <w:r w:rsidR="009B654B" w:rsidRPr="008D36BC">
        <w:rPr>
          <w:iCs/>
          <w:color w:val="343434"/>
          <w:kern w:val="0"/>
          <w:sz w:val="24"/>
          <w:szCs w:val="24"/>
        </w:rPr>
        <w:t xml:space="preserve">, </w:t>
      </w:r>
      <w:r w:rsidR="00BF6D4E">
        <w:rPr>
          <w:iCs/>
          <w:color w:val="343434"/>
          <w:kern w:val="0"/>
          <w:sz w:val="24"/>
          <w:szCs w:val="24"/>
        </w:rPr>
        <w:t xml:space="preserve">values of </w:t>
      </w:r>
      <w:r w:rsidR="009B654B" w:rsidRPr="008D36BC">
        <w:rPr>
          <w:iCs/>
          <w:color w:val="343434"/>
          <w:kern w:val="0"/>
          <w:sz w:val="24"/>
          <w:szCs w:val="24"/>
        </w:rPr>
        <w:t xml:space="preserve">the average NETS of EWOUC-NETS are much lower than the DLT rates of </w:t>
      </w:r>
      <w:r w:rsidR="00BF6D4E">
        <w:rPr>
          <w:iCs/>
          <w:color w:val="343434"/>
          <w:kern w:val="0"/>
          <w:sz w:val="24"/>
          <w:szCs w:val="24"/>
        </w:rPr>
        <w:t>EWOC and EWOUC designs</w:t>
      </w:r>
      <w:r w:rsidR="00736601" w:rsidRPr="008D36BC">
        <w:rPr>
          <w:iCs/>
          <w:color w:val="343434"/>
          <w:kern w:val="0"/>
          <w:sz w:val="24"/>
          <w:szCs w:val="24"/>
        </w:rPr>
        <w:t>.</w:t>
      </w:r>
      <w:r w:rsidR="00A54B37" w:rsidRPr="008D36BC">
        <w:rPr>
          <w:iCs/>
          <w:color w:val="343434"/>
          <w:kern w:val="0"/>
          <w:sz w:val="24"/>
          <w:szCs w:val="24"/>
        </w:rPr>
        <w:t xml:space="preserve"> </w:t>
      </w:r>
      <w:r w:rsidR="001E1E90">
        <w:rPr>
          <w:iCs/>
          <w:color w:val="343434"/>
          <w:kern w:val="0"/>
          <w:sz w:val="24"/>
          <w:szCs w:val="24"/>
        </w:rPr>
        <w:t>Under S1, the DLT rates for EWOC and EWOUC designs are 0.17 and 0.12 respectively while the average NETS for EWOUC-NETS is approximately 0.00.</w:t>
      </w:r>
      <w:r w:rsidR="00BF19C2">
        <w:rPr>
          <w:iCs/>
          <w:color w:val="343434"/>
          <w:kern w:val="0"/>
          <w:sz w:val="24"/>
          <w:szCs w:val="24"/>
        </w:rPr>
        <w:t xml:space="preserve"> Also, they are 0.21, 0.16, and 0.04 under S2 and 0.16, 0.15 and 0.04 under S3. </w:t>
      </w:r>
      <w:r w:rsidR="0083231E">
        <w:rPr>
          <w:iCs/>
          <w:color w:val="343434"/>
          <w:kern w:val="0"/>
          <w:sz w:val="24"/>
          <w:szCs w:val="24"/>
        </w:rPr>
        <w:t>We notice that under S1, S2 and S3, EWOC design has the highest DLT rate/Average NETS and EWOUC-NETS design has the lowest.</w:t>
      </w:r>
      <w:r w:rsidR="006E428F">
        <w:rPr>
          <w:iCs/>
          <w:color w:val="343434"/>
          <w:kern w:val="0"/>
          <w:sz w:val="24"/>
          <w:szCs w:val="24"/>
        </w:rPr>
        <w:t xml:space="preserve"> </w:t>
      </w:r>
      <w:r w:rsidR="006E428F">
        <w:rPr>
          <w:iCs/>
          <w:color w:val="343434"/>
          <w:kern w:val="0"/>
          <w:sz w:val="24"/>
          <w:szCs w:val="24"/>
        </w:rPr>
        <w:t xml:space="preserve">Under S1, S2 and S3, the </w:t>
      </w:r>
      <w:r w:rsidR="006E428F">
        <w:rPr>
          <w:iCs/>
          <w:color w:val="343434"/>
          <w:kern w:val="0"/>
          <w:sz w:val="24"/>
          <w:szCs w:val="24"/>
        </w:rPr>
        <w:t>DLT rates</w:t>
      </w:r>
      <w:r w:rsidR="006E428F">
        <w:rPr>
          <w:iCs/>
          <w:color w:val="343434"/>
          <w:kern w:val="0"/>
          <w:sz w:val="24"/>
          <w:szCs w:val="24"/>
        </w:rPr>
        <w:t xml:space="preserve"> of EWOC </w:t>
      </w:r>
      <w:r w:rsidR="006E428F">
        <w:rPr>
          <w:iCs/>
          <w:color w:val="343434"/>
          <w:kern w:val="0"/>
          <w:sz w:val="24"/>
          <w:szCs w:val="24"/>
        </w:rPr>
        <w:t>design are</w:t>
      </w:r>
      <w:r w:rsidR="006E428F">
        <w:rPr>
          <w:iCs/>
          <w:color w:val="343434"/>
          <w:kern w:val="0"/>
          <w:sz w:val="24"/>
          <w:szCs w:val="24"/>
        </w:rPr>
        <w:t xml:space="preserve"> the lowest among three designs, because EWOC treats most patients at nearly the MTD</w:t>
      </w:r>
      <w:r w:rsidR="006E428F">
        <w:rPr>
          <w:iCs/>
          <w:color w:val="343434"/>
          <w:kern w:val="0"/>
          <w:sz w:val="24"/>
          <w:szCs w:val="24"/>
        </w:rPr>
        <w:t xml:space="preserve"> and the rate of DLT is relatively high at such dose levels</w:t>
      </w:r>
      <w:r w:rsidR="006E428F">
        <w:rPr>
          <w:iCs/>
          <w:color w:val="343434"/>
          <w:kern w:val="0"/>
          <w:sz w:val="24"/>
          <w:szCs w:val="24"/>
        </w:rPr>
        <w:t>.</w:t>
      </w:r>
      <w:r w:rsidR="0083231E">
        <w:rPr>
          <w:iCs/>
          <w:color w:val="343434"/>
          <w:kern w:val="0"/>
          <w:sz w:val="24"/>
          <w:szCs w:val="24"/>
        </w:rPr>
        <w:t xml:space="preserve"> </w:t>
      </w:r>
      <w:r w:rsidR="00A54B37" w:rsidRPr="008D36BC">
        <w:rPr>
          <w:iCs/>
          <w:color w:val="343434"/>
          <w:kern w:val="0"/>
          <w:sz w:val="24"/>
          <w:szCs w:val="24"/>
        </w:rPr>
        <w:t>However, under S</w:t>
      </w:r>
      <w:r w:rsidR="00BF6D4E">
        <w:rPr>
          <w:iCs/>
          <w:color w:val="343434"/>
          <w:kern w:val="0"/>
          <w:sz w:val="24"/>
          <w:szCs w:val="24"/>
        </w:rPr>
        <w:t>4 and S5</w:t>
      </w:r>
      <w:r w:rsidR="00A54B37" w:rsidRPr="008D36BC">
        <w:rPr>
          <w:iCs/>
          <w:color w:val="343434"/>
          <w:kern w:val="0"/>
          <w:sz w:val="24"/>
          <w:szCs w:val="24"/>
        </w:rPr>
        <w:t xml:space="preserve">, </w:t>
      </w:r>
      <w:r w:rsidR="00141342">
        <w:rPr>
          <w:rFonts w:hint="eastAsia"/>
          <w:iCs/>
          <w:color w:val="343434"/>
          <w:kern w:val="0"/>
          <w:sz w:val="24"/>
          <w:szCs w:val="24"/>
        </w:rPr>
        <w:t>values</w:t>
      </w:r>
      <w:r w:rsidR="00141342">
        <w:rPr>
          <w:iCs/>
          <w:color w:val="343434"/>
          <w:kern w:val="0"/>
          <w:sz w:val="24"/>
          <w:szCs w:val="24"/>
        </w:rPr>
        <w:t xml:space="preserve"> of </w:t>
      </w:r>
      <w:r w:rsidR="00A54B37" w:rsidRPr="008D36BC">
        <w:rPr>
          <w:iCs/>
          <w:color w:val="343434"/>
          <w:kern w:val="0"/>
          <w:sz w:val="24"/>
          <w:szCs w:val="24"/>
        </w:rPr>
        <w:t xml:space="preserve">the average NETS </w:t>
      </w:r>
      <w:r w:rsidR="0083231E">
        <w:rPr>
          <w:iCs/>
          <w:color w:val="343434"/>
          <w:kern w:val="0"/>
          <w:sz w:val="24"/>
          <w:szCs w:val="24"/>
        </w:rPr>
        <w:t xml:space="preserve">of EWOUC-NETS design </w:t>
      </w:r>
      <w:r w:rsidR="00141342">
        <w:rPr>
          <w:iCs/>
          <w:color w:val="343434"/>
          <w:kern w:val="0"/>
          <w:sz w:val="24"/>
          <w:szCs w:val="24"/>
        </w:rPr>
        <w:t>are</w:t>
      </w:r>
      <w:r w:rsidR="00A54B37" w:rsidRPr="008D36BC">
        <w:rPr>
          <w:iCs/>
          <w:color w:val="343434"/>
          <w:kern w:val="0"/>
          <w:sz w:val="24"/>
          <w:szCs w:val="24"/>
        </w:rPr>
        <w:t xml:space="preserve"> </w:t>
      </w:r>
      <w:r w:rsidR="005B7025" w:rsidRPr="008D36BC">
        <w:rPr>
          <w:iCs/>
          <w:color w:val="343434"/>
          <w:kern w:val="0"/>
          <w:sz w:val="24"/>
          <w:szCs w:val="24"/>
        </w:rPr>
        <w:t xml:space="preserve">relatively higher than DLT rates of </w:t>
      </w:r>
      <w:r w:rsidR="00BF6D4E">
        <w:rPr>
          <w:iCs/>
          <w:color w:val="343434"/>
          <w:kern w:val="0"/>
          <w:sz w:val="24"/>
          <w:szCs w:val="24"/>
        </w:rPr>
        <w:t>the</w:t>
      </w:r>
      <w:r w:rsidR="00141342">
        <w:rPr>
          <w:iCs/>
          <w:color w:val="343434"/>
          <w:kern w:val="0"/>
          <w:sz w:val="24"/>
          <w:szCs w:val="24"/>
        </w:rPr>
        <w:t xml:space="preserve"> other</w:t>
      </w:r>
      <w:r w:rsidR="00BF6D4E">
        <w:rPr>
          <w:iCs/>
          <w:color w:val="343434"/>
          <w:kern w:val="0"/>
          <w:sz w:val="24"/>
          <w:szCs w:val="24"/>
        </w:rPr>
        <w:t xml:space="preserve"> two</w:t>
      </w:r>
      <w:r w:rsidR="005B7025" w:rsidRPr="008D36BC">
        <w:rPr>
          <w:iCs/>
          <w:color w:val="343434"/>
          <w:kern w:val="0"/>
          <w:sz w:val="24"/>
          <w:szCs w:val="24"/>
        </w:rPr>
        <w:t xml:space="preserve"> </w:t>
      </w:r>
      <w:r w:rsidR="00141342">
        <w:rPr>
          <w:iCs/>
          <w:color w:val="343434"/>
          <w:kern w:val="0"/>
          <w:sz w:val="24"/>
          <w:szCs w:val="24"/>
        </w:rPr>
        <w:t>designs</w:t>
      </w:r>
      <w:r w:rsidR="00141342" w:rsidRPr="008D36BC">
        <w:rPr>
          <w:iCs/>
          <w:color w:val="343434"/>
          <w:kern w:val="0"/>
          <w:sz w:val="24"/>
          <w:szCs w:val="24"/>
        </w:rPr>
        <w:t xml:space="preserve"> and</w:t>
      </w:r>
      <w:r w:rsidR="002E4E7F" w:rsidRPr="008D36BC">
        <w:rPr>
          <w:iCs/>
          <w:color w:val="343434"/>
          <w:kern w:val="0"/>
          <w:sz w:val="24"/>
          <w:szCs w:val="24"/>
        </w:rPr>
        <w:t xml:space="preserve"> </w:t>
      </w:r>
      <w:r w:rsidR="00141342">
        <w:rPr>
          <w:iCs/>
          <w:color w:val="343434"/>
          <w:kern w:val="0"/>
          <w:sz w:val="24"/>
          <w:szCs w:val="24"/>
        </w:rPr>
        <w:t>are</w:t>
      </w:r>
      <w:r w:rsidR="00BF6D4E">
        <w:rPr>
          <w:iCs/>
          <w:color w:val="343434"/>
          <w:kern w:val="0"/>
          <w:sz w:val="24"/>
          <w:szCs w:val="24"/>
        </w:rPr>
        <w:t xml:space="preserve"> </w:t>
      </w:r>
      <w:r w:rsidR="002E4E7F" w:rsidRPr="008D36BC">
        <w:rPr>
          <w:iCs/>
          <w:color w:val="343434"/>
          <w:kern w:val="0"/>
          <w:sz w:val="24"/>
          <w:szCs w:val="24"/>
        </w:rPr>
        <w:t>close</w:t>
      </w:r>
      <w:r w:rsidR="00BF6D4E">
        <w:rPr>
          <w:iCs/>
          <w:color w:val="343434"/>
          <w:kern w:val="0"/>
          <w:sz w:val="24"/>
          <w:szCs w:val="24"/>
        </w:rPr>
        <w:t>r</w:t>
      </w:r>
      <w:r w:rsidR="002E4E7F" w:rsidRPr="008D36BC">
        <w:rPr>
          <w:iCs/>
          <w:color w:val="343434"/>
          <w:kern w:val="0"/>
          <w:sz w:val="24"/>
          <w:szCs w:val="24"/>
        </w:rPr>
        <w:t xml:space="preserve"> to the DLT rate</w:t>
      </w:r>
      <w:r w:rsidR="00141342">
        <w:rPr>
          <w:iCs/>
          <w:color w:val="343434"/>
          <w:kern w:val="0"/>
          <w:sz w:val="24"/>
          <w:szCs w:val="24"/>
        </w:rPr>
        <w:t>s</w:t>
      </w:r>
      <w:r w:rsidR="002E4E7F" w:rsidRPr="008D36BC">
        <w:rPr>
          <w:iCs/>
          <w:color w:val="343434"/>
          <w:kern w:val="0"/>
          <w:sz w:val="24"/>
          <w:szCs w:val="24"/>
        </w:rPr>
        <w:t xml:space="preserve"> of EWOUC</w:t>
      </w:r>
      <w:r w:rsidR="0083231E">
        <w:rPr>
          <w:iCs/>
          <w:color w:val="343434"/>
          <w:kern w:val="0"/>
          <w:sz w:val="24"/>
          <w:szCs w:val="24"/>
        </w:rPr>
        <w:t xml:space="preserve"> design</w:t>
      </w:r>
      <w:r w:rsidR="002E4E7F" w:rsidRPr="008D36BC">
        <w:rPr>
          <w:iCs/>
          <w:color w:val="343434"/>
          <w:kern w:val="0"/>
          <w:sz w:val="24"/>
          <w:szCs w:val="24"/>
        </w:rPr>
        <w:t xml:space="preserve">. </w:t>
      </w:r>
      <w:r w:rsidR="0083231E">
        <w:rPr>
          <w:iCs/>
          <w:color w:val="343434"/>
          <w:kern w:val="0"/>
          <w:sz w:val="24"/>
          <w:szCs w:val="24"/>
        </w:rPr>
        <w:t>Under S</w:t>
      </w:r>
      <w:r w:rsidR="0083231E">
        <w:rPr>
          <w:iCs/>
          <w:color w:val="343434"/>
          <w:kern w:val="0"/>
          <w:sz w:val="24"/>
          <w:szCs w:val="24"/>
        </w:rPr>
        <w:t>4</w:t>
      </w:r>
      <w:r w:rsidR="0083231E">
        <w:rPr>
          <w:iCs/>
          <w:color w:val="343434"/>
          <w:kern w:val="0"/>
          <w:sz w:val="24"/>
          <w:szCs w:val="24"/>
        </w:rPr>
        <w:t>, the DLT rates for EWOC and EWOUC designs are 0</w:t>
      </w:r>
      <w:r w:rsidR="0083231E">
        <w:rPr>
          <w:iCs/>
          <w:color w:val="343434"/>
          <w:kern w:val="0"/>
          <w:sz w:val="24"/>
          <w:szCs w:val="24"/>
        </w:rPr>
        <w:t>.22</w:t>
      </w:r>
      <w:r w:rsidR="0083231E">
        <w:rPr>
          <w:iCs/>
          <w:color w:val="343434"/>
          <w:kern w:val="0"/>
          <w:sz w:val="24"/>
          <w:szCs w:val="24"/>
        </w:rPr>
        <w:t xml:space="preserve"> and 0.</w:t>
      </w:r>
      <w:r w:rsidR="0083231E">
        <w:rPr>
          <w:iCs/>
          <w:color w:val="343434"/>
          <w:kern w:val="0"/>
          <w:sz w:val="24"/>
          <w:szCs w:val="24"/>
        </w:rPr>
        <w:t>31</w:t>
      </w:r>
      <w:r w:rsidR="0083231E">
        <w:rPr>
          <w:iCs/>
          <w:color w:val="343434"/>
          <w:kern w:val="0"/>
          <w:sz w:val="24"/>
          <w:szCs w:val="24"/>
        </w:rPr>
        <w:t xml:space="preserve"> </w:t>
      </w:r>
      <w:r w:rsidR="0083231E">
        <w:rPr>
          <w:iCs/>
          <w:color w:val="343434"/>
          <w:kern w:val="0"/>
          <w:sz w:val="24"/>
          <w:szCs w:val="24"/>
        </w:rPr>
        <w:t>but</w:t>
      </w:r>
      <w:r w:rsidR="0083231E">
        <w:rPr>
          <w:iCs/>
          <w:color w:val="343434"/>
          <w:kern w:val="0"/>
          <w:sz w:val="24"/>
          <w:szCs w:val="24"/>
        </w:rPr>
        <w:t xml:space="preserve"> the average NETS for EWOUC-NETS is 0.</w:t>
      </w:r>
      <w:r w:rsidR="000F068D">
        <w:rPr>
          <w:iCs/>
          <w:color w:val="343434"/>
          <w:kern w:val="0"/>
          <w:sz w:val="24"/>
          <w:szCs w:val="24"/>
        </w:rPr>
        <w:t>37</w:t>
      </w:r>
      <w:r w:rsidR="0083231E">
        <w:rPr>
          <w:iCs/>
          <w:color w:val="343434"/>
          <w:kern w:val="0"/>
          <w:sz w:val="24"/>
          <w:szCs w:val="24"/>
        </w:rPr>
        <w:t xml:space="preserve">. </w:t>
      </w:r>
      <w:r w:rsidR="000F068D">
        <w:rPr>
          <w:iCs/>
          <w:color w:val="343434"/>
          <w:kern w:val="0"/>
          <w:sz w:val="24"/>
          <w:szCs w:val="24"/>
        </w:rPr>
        <w:t xml:space="preserve">Similarly, they are 0.21, 0.31 and 0.37 respectively under S5. </w:t>
      </w:r>
      <w:r w:rsidR="002E4E7F" w:rsidRPr="008D36BC">
        <w:rPr>
          <w:iCs/>
          <w:color w:val="343434"/>
          <w:kern w:val="0"/>
          <w:sz w:val="24"/>
          <w:szCs w:val="24"/>
        </w:rPr>
        <w:t xml:space="preserve">Under each scenario, </w:t>
      </w:r>
      <w:r w:rsidR="00687058" w:rsidRPr="008D36BC">
        <w:rPr>
          <w:iCs/>
          <w:color w:val="343434"/>
          <w:kern w:val="0"/>
          <w:sz w:val="24"/>
          <w:szCs w:val="24"/>
        </w:rPr>
        <w:t>EWOUC-NETS</w:t>
      </w:r>
      <w:r w:rsidR="009C6DD6">
        <w:rPr>
          <w:iCs/>
          <w:color w:val="343434"/>
          <w:kern w:val="0"/>
          <w:sz w:val="24"/>
          <w:szCs w:val="24"/>
        </w:rPr>
        <w:t xml:space="preserve"> design</w:t>
      </w:r>
      <w:r w:rsidR="00687058" w:rsidRPr="008D36BC">
        <w:rPr>
          <w:iCs/>
          <w:color w:val="343434"/>
          <w:kern w:val="0"/>
          <w:sz w:val="24"/>
          <w:szCs w:val="24"/>
        </w:rPr>
        <w:t xml:space="preserve"> has </w:t>
      </w:r>
      <w:r w:rsidR="006E428F">
        <w:rPr>
          <w:iCs/>
          <w:color w:val="343434"/>
          <w:kern w:val="0"/>
          <w:sz w:val="24"/>
          <w:szCs w:val="24"/>
        </w:rPr>
        <w:t>higher</w:t>
      </w:r>
      <w:r w:rsidR="00687058" w:rsidRPr="008D36BC">
        <w:rPr>
          <w:iCs/>
          <w:color w:val="343434"/>
          <w:kern w:val="0"/>
          <w:sz w:val="24"/>
          <w:szCs w:val="24"/>
        </w:rPr>
        <w:t xml:space="preserve"> expected utility</w:t>
      </w:r>
      <w:r w:rsidR="006E428F">
        <w:rPr>
          <w:iCs/>
          <w:color w:val="343434"/>
          <w:kern w:val="0"/>
          <w:sz w:val="24"/>
          <w:szCs w:val="24"/>
        </w:rPr>
        <w:t xml:space="preserve"> than EWOUC design</w:t>
      </w:r>
      <w:r w:rsidR="00687058" w:rsidRPr="008D36BC">
        <w:rPr>
          <w:iCs/>
          <w:color w:val="343434"/>
          <w:kern w:val="0"/>
          <w:sz w:val="24"/>
          <w:szCs w:val="24"/>
        </w:rPr>
        <w:t>.</w:t>
      </w:r>
      <w:r w:rsidR="009C6DD6">
        <w:rPr>
          <w:iCs/>
          <w:color w:val="343434"/>
          <w:kern w:val="0"/>
          <w:sz w:val="24"/>
          <w:szCs w:val="24"/>
        </w:rPr>
        <w:t xml:space="preserve"> </w:t>
      </w:r>
      <w:r w:rsidR="006C101F">
        <w:rPr>
          <w:iCs/>
          <w:color w:val="343434"/>
          <w:kern w:val="0"/>
          <w:sz w:val="24"/>
          <w:szCs w:val="24"/>
        </w:rPr>
        <w:t>For example</w:t>
      </w:r>
      <w:r w:rsidR="009C6DD6">
        <w:rPr>
          <w:iCs/>
          <w:color w:val="343434"/>
          <w:kern w:val="0"/>
          <w:sz w:val="24"/>
          <w:szCs w:val="24"/>
        </w:rPr>
        <w:t xml:space="preserve">, </w:t>
      </w:r>
      <w:r w:rsidR="005D5ECC">
        <w:rPr>
          <w:iCs/>
          <w:color w:val="343434"/>
          <w:kern w:val="0"/>
          <w:sz w:val="24"/>
          <w:szCs w:val="24"/>
        </w:rPr>
        <w:t xml:space="preserve">in </w:t>
      </w:r>
      <w:r w:rsidR="00853B72">
        <w:rPr>
          <w:iCs/>
          <w:color w:val="343434"/>
          <w:kern w:val="0"/>
          <w:sz w:val="24"/>
          <w:szCs w:val="24"/>
        </w:rPr>
        <w:t xml:space="preserve">S1, </w:t>
      </w:r>
      <w:r w:rsidR="009C6DD6">
        <w:rPr>
          <w:iCs/>
          <w:color w:val="343434"/>
          <w:kern w:val="0"/>
          <w:sz w:val="24"/>
          <w:szCs w:val="24"/>
        </w:rPr>
        <w:t xml:space="preserve">the expected utility </w:t>
      </w:r>
      <w:r w:rsidR="006C101F">
        <w:rPr>
          <w:iCs/>
          <w:color w:val="343434"/>
          <w:kern w:val="0"/>
          <w:sz w:val="24"/>
          <w:szCs w:val="24"/>
        </w:rPr>
        <w:t xml:space="preserve">increased </w:t>
      </w:r>
      <w:r w:rsidR="002D3DD2">
        <w:rPr>
          <w:iCs/>
          <w:color w:val="343434"/>
          <w:kern w:val="0"/>
          <w:sz w:val="24"/>
          <w:szCs w:val="24"/>
        </w:rPr>
        <w:t xml:space="preserve">50% </w:t>
      </w:r>
      <w:r w:rsidR="005D5ECC">
        <w:rPr>
          <w:iCs/>
          <w:color w:val="343434"/>
          <w:kern w:val="0"/>
          <w:sz w:val="24"/>
          <w:szCs w:val="24"/>
        </w:rPr>
        <w:t>(from 0.44 to 0.66) under EWOUC-NETS design, compared with that of EWOUC design</w:t>
      </w:r>
      <w:r w:rsidR="006C3840">
        <w:rPr>
          <w:iCs/>
          <w:color w:val="343434"/>
          <w:kern w:val="0"/>
          <w:sz w:val="24"/>
          <w:szCs w:val="24"/>
        </w:rPr>
        <w:t>.</w:t>
      </w:r>
      <w:r w:rsidR="001110A8" w:rsidRPr="008D36BC">
        <w:rPr>
          <w:rFonts w:hint="eastAsia"/>
          <w:iCs/>
          <w:color w:val="343434"/>
          <w:kern w:val="0"/>
          <w:sz w:val="24"/>
          <w:szCs w:val="24"/>
        </w:rPr>
        <w:t xml:space="preserve"> </w:t>
      </w:r>
      <w:r w:rsidR="005D5ECC">
        <w:rPr>
          <w:iCs/>
          <w:color w:val="343434"/>
          <w:kern w:val="0"/>
          <w:sz w:val="24"/>
          <w:szCs w:val="24"/>
        </w:rPr>
        <w:t xml:space="preserve">More clearly, the expected utility increased from </w:t>
      </w:r>
      <w:r w:rsidR="005D5ECC">
        <w:rPr>
          <w:iCs/>
          <w:color w:val="343434"/>
          <w:kern w:val="0"/>
          <w:sz w:val="24"/>
          <w:szCs w:val="24"/>
        </w:rPr>
        <w:lastRenderedPageBreak/>
        <w:t>0.33 to 0.79 under S2, and from 0.11 to 0.39 under S3. Under S4 and S5, the expected utilit</w:t>
      </w:r>
      <w:r w:rsidR="001B6E73">
        <w:rPr>
          <w:iCs/>
          <w:color w:val="343434"/>
          <w:kern w:val="0"/>
          <w:sz w:val="24"/>
          <w:szCs w:val="24"/>
        </w:rPr>
        <w:t>ies</w:t>
      </w:r>
      <w:r w:rsidR="005D5ECC">
        <w:rPr>
          <w:iCs/>
          <w:color w:val="343434"/>
          <w:kern w:val="0"/>
          <w:sz w:val="24"/>
          <w:szCs w:val="24"/>
        </w:rPr>
        <w:t xml:space="preserve"> of EWOUC-NETS design are both 0.22</w:t>
      </w:r>
      <w:r w:rsidR="001B6E73">
        <w:rPr>
          <w:iCs/>
          <w:color w:val="343434"/>
          <w:kern w:val="0"/>
          <w:sz w:val="24"/>
          <w:szCs w:val="24"/>
        </w:rPr>
        <w:t>, while EWOUC has -0.57 and -0.59, respectively</w:t>
      </w:r>
      <w:r w:rsidR="006E428F">
        <w:rPr>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w:t>
      </w:r>
      <w:r w:rsidR="006B611A">
        <w:rPr>
          <w:iCs/>
          <w:color w:val="343434"/>
          <w:kern w:val="0"/>
          <w:sz w:val="24"/>
          <w:szCs w:val="24"/>
        </w:rPr>
        <w:t xml:space="preserve">expected </w:t>
      </w:r>
      <w:r w:rsidR="001110A8" w:rsidRPr="008D36BC">
        <w:rPr>
          <w:iCs/>
          <w:color w:val="343434"/>
          <w:kern w:val="0"/>
          <w:sz w:val="24"/>
          <w:szCs w:val="24"/>
        </w:rPr>
        <w:t xml:space="preserve">utility calculated using EWOUC-NETS </w:t>
      </w:r>
      <w:r w:rsidR="006B611A">
        <w:rPr>
          <w:iCs/>
          <w:color w:val="343434"/>
          <w:kern w:val="0"/>
          <w:sz w:val="24"/>
          <w:szCs w:val="24"/>
        </w:rPr>
        <w:t>would be</w:t>
      </w:r>
      <w:r w:rsidR="001110A8" w:rsidRPr="008D36BC">
        <w:rPr>
          <w:iCs/>
          <w:color w:val="343434"/>
          <w:kern w:val="0"/>
          <w:sz w:val="24"/>
          <w:szCs w:val="24"/>
        </w:rPr>
        <w:t xml:space="preserve"> more precise to reflect the therapeutic effects</w:t>
      </w:r>
      <w:r w:rsidR="006B611A">
        <w:rPr>
          <w:iCs/>
          <w:color w:val="343434"/>
          <w:kern w:val="0"/>
          <w:sz w:val="24"/>
          <w:szCs w:val="24"/>
        </w:rPr>
        <w:t xml:space="preserve"> on patients</w:t>
      </w:r>
      <w:r w:rsidR="001110A8" w:rsidRPr="008D36BC">
        <w:rPr>
          <w:iCs/>
          <w:color w:val="343434"/>
          <w:kern w:val="0"/>
          <w:sz w:val="24"/>
          <w:szCs w:val="24"/>
        </w:rPr>
        <w:t xml:space="preserve">. </w:t>
      </w:r>
      <w:r w:rsidR="008D36BC">
        <w:rPr>
          <w:iCs/>
          <w:color w:val="343434"/>
          <w:kern w:val="0"/>
          <w:sz w:val="24"/>
          <w:szCs w:val="24"/>
        </w:rPr>
        <w:t xml:space="preserve">The performance of EWOUC-NETS is </w:t>
      </w:r>
      <w:r w:rsidR="00A60872">
        <w:rPr>
          <w:iCs/>
          <w:color w:val="343434"/>
          <w:kern w:val="0"/>
          <w:sz w:val="24"/>
          <w:szCs w:val="24"/>
        </w:rPr>
        <w:t xml:space="preserve">also </w:t>
      </w:r>
      <w:r w:rsidR="008D36BC">
        <w:rPr>
          <w:iCs/>
          <w:color w:val="343434"/>
          <w:kern w:val="0"/>
          <w:sz w:val="24"/>
          <w:szCs w:val="24"/>
        </w:rPr>
        <w:t xml:space="preserve">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 </w:t>
      </w:r>
      <w:r w:rsidR="006B611A">
        <w:rPr>
          <w:iCs/>
          <w:color w:val="343434"/>
          <w:kern w:val="0"/>
          <w:sz w:val="24"/>
          <w:szCs w:val="24"/>
        </w:rPr>
        <w:t>under all five scenarios</w:t>
      </w:r>
      <w:r w:rsidR="00136580">
        <w:rPr>
          <w:iCs/>
          <w:color w:val="343434"/>
          <w:kern w:val="0"/>
          <w:sz w:val="24"/>
          <w:szCs w:val="24"/>
        </w:rPr>
        <w:t>.</w:t>
      </w:r>
      <w:r w:rsidR="000F339F">
        <w:rPr>
          <w:iCs/>
          <w:color w:val="343434"/>
          <w:kern w:val="0"/>
          <w:sz w:val="24"/>
          <w:szCs w:val="24"/>
        </w:rPr>
        <w:t xml:space="preserve"> </w:t>
      </w:r>
      <w:r w:rsidR="00F972E3">
        <w:rPr>
          <w:iCs/>
          <w:color w:val="343434"/>
          <w:kern w:val="0"/>
          <w:sz w:val="24"/>
          <w:szCs w:val="24"/>
        </w:rPr>
        <w:t xml:space="preserve">The simulation results for patient distribution are summarized in Table 4. </w:t>
      </w:r>
      <w:r w:rsidR="000F339F">
        <w:rPr>
          <w:iCs/>
          <w:color w:val="343434"/>
          <w:kern w:val="0"/>
          <w:sz w:val="24"/>
          <w:szCs w:val="24"/>
        </w:rPr>
        <w:t>Under</w:t>
      </w:r>
      <w:r w:rsidR="00FD7CF0">
        <w:rPr>
          <w:iCs/>
          <w:color w:val="343434"/>
          <w:kern w:val="0"/>
          <w:sz w:val="24"/>
          <w:szCs w:val="24"/>
        </w:rPr>
        <w:t xml:space="preserve"> S1</w:t>
      </w:r>
      <w:r w:rsidR="00E51E31">
        <w:rPr>
          <w:iCs/>
          <w:color w:val="343434"/>
          <w:kern w:val="0"/>
          <w:sz w:val="24"/>
          <w:szCs w:val="24"/>
        </w:rPr>
        <w:t xml:space="preserve">, </w:t>
      </w:r>
      <w:r w:rsidR="00FD7CF0">
        <w:rPr>
          <w:iCs/>
          <w:color w:val="343434"/>
          <w:kern w:val="0"/>
          <w:sz w:val="24"/>
          <w:szCs w:val="24"/>
        </w:rPr>
        <w:t>S2</w:t>
      </w:r>
      <w:r w:rsidR="00E51E31">
        <w:rPr>
          <w:iCs/>
          <w:color w:val="343434"/>
          <w:kern w:val="0"/>
          <w:sz w:val="24"/>
          <w:szCs w:val="24"/>
        </w:rPr>
        <w:t xml:space="preserve"> and S3</w:t>
      </w:r>
      <w:r w:rsidR="00FD7CF0">
        <w:rPr>
          <w:iCs/>
          <w:color w:val="343434"/>
          <w:kern w:val="0"/>
          <w:sz w:val="24"/>
          <w:szCs w:val="24"/>
        </w:rPr>
        <w:t>, most patients are treated at the OUD</w:t>
      </w:r>
      <w:r w:rsidR="00E51E31">
        <w:rPr>
          <w:iCs/>
          <w:color w:val="343434"/>
          <w:kern w:val="0"/>
          <w:sz w:val="24"/>
          <w:szCs w:val="24"/>
        </w:rPr>
        <w:t xml:space="preserve"> </w:t>
      </w:r>
      <w:r w:rsidR="006B611A">
        <w:rPr>
          <w:iCs/>
          <w:color w:val="343434"/>
          <w:kern w:val="0"/>
          <w:sz w:val="24"/>
          <w:szCs w:val="24"/>
        </w:rPr>
        <w:t xml:space="preserve">under </w:t>
      </w:r>
      <w:r w:rsidR="00E51E31">
        <w:rPr>
          <w:iCs/>
          <w:color w:val="343434"/>
          <w:kern w:val="0"/>
          <w:sz w:val="24"/>
          <w:szCs w:val="24"/>
        </w:rPr>
        <w:t>EWOUC and EWOUC-NETS</w:t>
      </w:r>
      <w:r w:rsidR="00AD0372">
        <w:rPr>
          <w:iCs/>
          <w:color w:val="343434"/>
          <w:kern w:val="0"/>
          <w:sz w:val="24"/>
          <w:szCs w:val="24"/>
        </w:rPr>
        <w:t>, with</w:t>
      </w:r>
      <w:r w:rsidR="006B611A">
        <w:rPr>
          <w:iCs/>
          <w:color w:val="343434"/>
          <w:kern w:val="0"/>
          <w:sz w:val="24"/>
          <w:szCs w:val="24"/>
        </w:rPr>
        <w:t xml:space="preserve"> 61.60% and 72.48% </w:t>
      </w:r>
      <w:r w:rsidR="00AD0372">
        <w:rPr>
          <w:iCs/>
          <w:color w:val="343434"/>
          <w:kern w:val="0"/>
          <w:sz w:val="24"/>
          <w:szCs w:val="24"/>
        </w:rPr>
        <w:t>under S1, 63.29% and 75.99% under S2, and 51.98% and 61.46% under S3</w:t>
      </w:r>
      <w:r w:rsidR="00E51E31">
        <w:rPr>
          <w:iCs/>
          <w:color w:val="343434"/>
          <w:kern w:val="0"/>
          <w:sz w:val="24"/>
          <w:szCs w:val="24"/>
        </w:rPr>
        <w:t>.</w:t>
      </w:r>
      <w:r w:rsidR="00312309">
        <w:rPr>
          <w:iCs/>
          <w:color w:val="343434"/>
          <w:kern w:val="0"/>
          <w:sz w:val="24"/>
          <w:szCs w:val="24"/>
        </w:rPr>
        <w:t xml:space="preserve"> </w:t>
      </w:r>
      <w:r w:rsidR="00AD0372">
        <w:rPr>
          <w:iCs/>
          <w:color w:val="343434"/>
          <w:kern w:val="0"/>
          <w:sz w:val="24"/>
          <w:szCs w:val="24"/>
        </w:rPr>
        <w:t>However, the majority of patients are treated near MTD in EWOC design. For instance, 40.46% of patients are treated at dose level 4. Nevertheless, EWOUC and EWOUC-NETS have only 16.43% and 10.72% of patients at dose level 4. EWOUC-NETS has lower percentage of patients above the OUD and this</w:t>
      </w:r>
      <w:r w:rsidR="006E5A0B">
        <w:rPr>
          <w:iCs/>
          <w:color w:val="343434"/>
          <w:kern w:val="0"/>
          <w:sz w:val="24"/>
          <w:szCs w:val="24"/>
        </w:rPr>
        <w:t xml:space="preserve"> can also</w:t>
      </w:r>
      <w:r w:rsidR="00AD0372">
        <w:rPr>
          <w:iCs/>
          <w:color w:val="343434"/>
          <w:kern w:val="0"/>
          <w:sz w:val="24"/>
          <w:szCs w:val="24"/>
        </w:rPr>
        <w:t xml:space="preserve"> lower the risk of over-dosing</w:t>
      </w:r>
      <w:r w:rsidR="00C37C8E">
        <w:rPr>
          <w:iCs/>
          <w:color w:val="343434"/>
          <w:kern w:val="0"/>
          <w:sz w:val="24"/>
          <w:szCs w:val="24"/>
        </w:rPr>
        <w:t xml:space="preserve">. </w:t>
      </w:r>
      <w:r w:rsidR="006E5A0B">
        <w:rPr>
          <w:iCs/>
          <w:color w:val="343434"/>
          <w:kern w:val="0"/>
          <w:sz w:val="24"/>
          <w:szCs w:val="24"/>
        </w:rPr>
        <w:t>Moreover, the performance of EWOUC-NETS is also investigated under scenarios that are not ideal. For instance, under S4 and S5, although no targeted dose level</w:t>
      </w:r>
      <w:r w:rsidR="00C80720">
        <w:rPr>
          <w:iCs/>
          <w:color w:val="343434"/>
          <w:kern w:val="0"/>
          <w:sz w:val="24"/>
          <w:szCs w:val="24"/>
        </w:rPr>
        <w:t xml:space="preserve"> is identified, EWOUC-NETS design has lower percentage of patients treated above S2, compared with EWOC and EWOUC design. This implies that, no matter what the situation is, EWOUC-NETS has lower risk of over-dosing</w:t>
      </w:r>
      <w:r w:rsidR="00275E28">
        <w:rPr>
          <w:iCs/>
          <w:color w:val="343434"/>
          <w:kern w:val="0"/>
          <w:sz w:val="24"/>
          <w:szCs w:val="24"/>
        </w:rPr>
        <w:t xml:space="preserve"> than EWOC and EWOUC designs.</w:t>
      </w:r>
      <w:r w:rsidR="00C80720">
        <w:rPr>
          <w:iCs/>
          <w:color w:val="343434"/>
          <w:kern w:val="0"/>
          <w:sz w:val="24"/>
          <w:szCs w:val="24"/>
        </w:rPr>
        <w:t xml:space="preserve"> </w:t>
      </w:r>
      <w:r w:rsidR="00C37C8E">
        <w:rPr>
          <w:iCs/>
          <w:color w:val="343434"/>
          <w:kern w:val="0"/>
          <w:sz w:val="24"/>
          <w:szCs w:val="24"/>
        </w:rPr>
        <w:t xml:space="preserve">This is due to the utilization of 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w:t>
      </w:r>
      <w:r w:rsidR="00275E28">
        <w:rPr>
          <w:iCs/>
          <w:color w:val="343434"/>
          <w:kern w:val="0"/>
          <w:sz w:val="24"/>
          <w:szCs w:val="24"/>
        </w:rPr>
        <w:t>U</w:t>
      </w:r>
      <w:r w:rsidR="00425C8D">
        <w:rPr>
          <w:iCs/>
          <w:color w:val="343434"/>
          <w:kern w:val="0"/>
          <w:sz w:val="24"/>
          <w:szCs w:val="24"/>
        </w:rPr>
        <w:t xml:space="preserve">C </w:t>
      </w:r>
      <w:r w:rsidR="00275E28">
        <w:rPr>
          <w:iCs/>
          <w:color w:val="343434"/>
          <w:kern w:val="0"/>
          <w:sz w:val="24"/>
          <w:szCs w:val="24"/>
        </w:rPr>
        <w:t xml:space="preserve">and </w:t>
      </w:r>
      <w:r w:rsidR="00425C8D">
        <w:rPr>
          <w:iCs/>
          <w:color w:val="343434"/>
          <w:kern w:val="0"/>
          <w:sz w:val="24"/>
          <w:szCs w:val="24"/>
        </w:rPr>
        <w:t xml:space="preserve">EWOUC-NETS </w:t>
      </w:r>
      <w:r w:rsidR="00275E28">
        <w:rPr>
          <w:iCs/>
          <w:color w:val="343434"/>
          <w:kern w:val="0"/>
          <w:sz w:val="24"/>
          <w:szCs w:val="24"/>
        </w:rPr>
        <w:t xml:space="preserve">select the exactly the same recommended dose level for the upcoming cohort under S1, S2 and S3, the percentages of recommendation and patients treated at </w:t>
      </w:r>
      <w:r w:rsidR="00275E28">
        <w:rPr>
          <w:iCs/>
          <w:color w:val="343434"/>
          <w:kern w:val="0"/>
          <w:sz w:val="24"/>
          <w:szCs w:val="24"/>
        </w:rPr>
        <w:lastRenderedPageBreak/>
        <w:t>such dose levels are obviously higher under EWOUC-NETS design.</w:t>
      </w:r>
      <w:r w:rsidR="00425C8D">
        <w:rPr>
          <w:iCs/>
          <w:color w:val="343434"/>
          <w:kern w:val="0"/>
          <w:sz w:val="24"/>
          <w:szCs w:val="24"/>
        </w:rPr>
        <w:t xml:space="preserve"> </w:t>
      </w:r>
      <w:r w:rsidR="00275E28">
        <w:rPr>
          <w:iCs/>
          <w:color w:val="343434"/>
          <w:kern w:val="0"/>
          <w:sz w:val="24"/>
          <w:szCs w:val="24"/>
        </w:rPr>
        <w:t>On the other hand, f</w:t>
      </w:r>
      <w:r w:rsidR="004D7CFE">
        <w:rPr>
          <w:iCs/>
          <w:color w:val="343434"/>
          <w:kern w:val="0"/>
          <w:sz w:val="24"/>
          <w:szCs w:val="24"/>
        </w:rPr>
        <w:t xml:space="preserve">or EWOUC-NETS design, </w:t>
      </w:r>
      <w:r w:rsidR="00BB7245">
        <w:rPr>
          <w:iCs/>
          <w:color w:val="343434"/>
          <w:kern w:val="0"/>
          <w:sz w:val="24"/>
          <w:szCs w:val="24"/>
        </w:rPr>
        <w:t>83</w:t>
      </w:r>
      <w:r w:rsidR="004D7CFE">
        <w:rPr>
          <w:iCs/>
          <w:color w:val="343434"/>
          <w:kern w:val="0"/>
          <w:sz w:val="24"/>
          <w:szCs w:val="24"/>
        </w:rPr>
        <w:t>.</w:t>
      </w:r>
      <w:r w:rsidR="00BB7245">
        <w:rPr>
          <w:iCs/>
          <w:color w:val="343434"/>
          <w:kern w:val="0"/>
          <w:sz w:val="24"/>
          <w:szCs w:val="24"/>
        </w:rPr>
        <w:t>34</w:t>
      </w:r>
      <w:r w:rsidR="004D7CFE">
        <w:rPr>
          <w:iCs/>
          <w:color w:val="343434"/>
          <w:kern w:val="0"/>
          <w:sz w:val="24"/>
          <w:szCs w:val="24"/>
        </w:rPr>
        <w:t>%</w:t>
      </w:r>
      <w:r w:rsidR="00BB7245">
        <w:rPr>
          <w:iCs/>
          <w:color w:val="343434"/>
          <w:kern w:val="0"/>
          <w:sz w:val="24"/>
          <w:szCs w:val="24"/>
        </w:rPr>
        <w:t>, 83</w:t>
      </w:r>
      <w:r w:rsidR="00BB7245">
        <w:rPr>
          <w:iCs/>
          <w:color w:val="343434"/>
          <w:kern w:val="0"/>
          <w:sz w:val="24"/>
          <w:szCs w:val="24"/>
        </w:rPr>
        <w:t>.</w:t>
      </w:r>
      <w:r w:rsidR="00BB7245">
        <w:rPr>
          <w:iCs/>
          <w:color w:val="343434"/>
          <w:kern w:val="0"/>
          <w:sz w:val="24"/>
          <w:szCs w:val="24"/>
        </w:rPr>
        <w:t>31</w:t>
      </w:r>
      <w:r w:rsidR="00BB7245">
        <w:rPr>
          <w:iCs/>
          <w:color w:val="343434"/>
          <w:kern w:val="0"/>
          <w:sz w:val="24"/>
          <w:szCs w:val="24"/>
        </w:rPr>
        <w:t>%</w:t>
      </w:r>
      <w:r w:rsidR="004D7CFE">
        <w:rPr>
          <w:iCs/>
          <w:color w:val="343434"/>
          <w:kern w:val="0"/>
          <w:sz w:val="24"/>
          <w:szCs w:val="24"/>
        </w:rPr>
        <w:t xml:space="preserve"> and </w:t>
      </w:r>
      <w:r w:rsidR="00BD772C">
        <w:rPr>
          <w:iCs/>
          <w:color w:val="343434"/>
          <w:kern w:val="0"/>
          <w:sz w:val="24"/>
          <w:szCs w:val="24"/>
        </w:rPr>
        <w:t>65.90</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tients are treated above the MED under S1</w:t>
      </w:r>
      <w:r w:rsidR="00BB7245">
        <w:rPr>
          <w:iCs/>
          <w:color w:val="343434"/>
          <w:kern w:val="0"/>
          <w:sz w:val="24"/>
          <w:szCs w:val="24"/>
        </w:rPr>
        <w:t>,</w:t>
      </w:r>
      <w:r w:rsidR="004D7CFE">
        <w:rPr>
          <w:iCs/>
          <w:color w:val="343434"/>
          <w:kern w:val="0"/>
          <w:sz w:val="24"/>
          <w:szCs w:val="24"/>
        </w:rPr>
        <w:t xml:space="preserve"> S2</w:t>
      </w:r>
      <w:r w:rsidR="00BB7245">
        <w:rPr>
          <w:iCs/>
          <w:color w:val="343434"/>
          <w:kern w:val="0"/>
          <w:sz w:val="24"/>
          <w:szCs w:val="24"/>
        </w:rPr>
        <w:t xml:space="preserve"> and S3</w:t>
      </w:r>
      <w:r w:rsidR="004D7CFE">
        <w:rPr>
          <w:iCs/>
          <w:color w:val="343434"/>
          <w:kern w:val="0"/>
          <w:sz w:val="24"/>
          <w:szCs w:val="24"/>
        </w:rPr>
        <w:t>, respectively</w:t>
      </w:r>
      <w:r w:rsidR="00AD3AD0">
        <w:rPr>
          <w:iCs/>
          <w:color w:val="343434"/>
          <w:kern w:val="0"/>
          <w:sz w:val="24"/>
          <w:szCs w:val="24"/>
        </w:rPr>
        <w:t xml:space="preserve">. EWOC and EWOUC have relatively </w:t>
      </w:r>
      <w:r w:rsidR="006D276D">
        <w:rPr>
          <w:iCs/>
          <w:color w:val="343434"/>
          <w:kern w:val="0"/>
          <w:sz w:val="24"/>
          <w:szCs w:val="24"/>
        </w:rPr>
        <w:t>smaller</w:t>
      </w:r>
      <w:r w:rsidR="00AD3AD0">
        <w:rPr>
          <w:iCs/>
          <w:color w:val="343434"/>
          <w:kern w:val="0"/>
          <w:sz w:val="24"/>
          <w:szCs w:val="24"/>
        </w:rPr>
        <w:t xml:space="preserve"> portion of patients treated </w:t>
      </w:r>
      <w:r w:rsidR="00BB7245">
        <w:rPr>
          <w:iCs/>
          <w:color w:val="343434"/>
          <w:kern w:val="0"/>
          <w:sz w:val="24"/>
          <w:szCs w:val="24"/>
        </w:rPr>
        <w:t xml:space="preserve">equal or </w:t>
      </w:r>
      <w:r w:rsidR="006D276D">
        <w:rPr>
          <w:iCs/>
          <w:color w:val="343434"/>
          <w:kern w:val="0"/>
          <w:sz w:val="24"/>
          <w:szCs w:val="24"/>
        </w:rPr>
        <w:t>above</w:t>
      </w:r>
      <w:r w:rsidR="00AD3AD0">
        <w:rPr>
          <w:iCs/>
          <w:color w:val="343434"/>
          <w:kern w:val="0"/>
          <w:sz w:val="24"/>
          <w:szCs w:val="24"/>
        </w:rPr>
        <w:t xml:space="preserve"> the MED (S1: EWOC-</w:t>
      </w:r>
      <w:r w:rsidR="00C72BBA">
        <w:rPr>
          <w:iCs/>
          <w:color w:val="343434"/>
          <w:kern w:val="0"/>
          <w:sz w:val="24"/>
          <w:szCs w:val="24"/>
        </w:rPr>
        <w:t>79</w:t>
      </w:r>
      <w:r w:rsidR="00BB7245">
        <w:rPr>
          <w:iCs/>
          <w:color w:val="343434"/>
          <w:kern w:val="0"/>
          <w:sz w:val="24"/>
          <w:szCs w:val="24"/>
        </w:rPr>
        <w:t>.</w:t>
      </w:r>
      <w:r w:rsidR="006D276D">
        <w:rPr>
          <w:iCs/>
          <w:color w:val="343434"/>
          <w:kern w:val="0"/>
          <w:sz w:val="24"/>
          <w:szCs w:val="24"/>
        </w:rPr>
        <w:t>2</w:t>
      </w:r>
      <w:r w:rsidR="00C72BBA">
        <w:rPr>
          <w:iCs/>
          <w:color w:val="343434"/>
          <w:kern w:val="0"/>
          <w:sz w:val="24"/>
          <w:szCs w:val="24"/>
        </w:rPr>
        <w:t>4</w:t>
      </w:r>
      <w:r w:rsidR="00AD3AD0">
        <w:rPr>
          <w:iCs/>
          <w:color w:val="343434"/>
          <w:kern w:val="0"/>
          <w:sz w:val="24"/>
          <w:szCs w:val="24"/>
        </w:rPr>
        <w:t>%</w:t>
      </w:r>
      <w:r w:rsidR="006D276D">
        <w:rPr>
          <w:iCs/>
          <w:color w:val="343434"/>
          <w:kern w:val="0"/>
          <w:sz w:val="24"/>
          <w:szCs w:val="24"/>
        </w:rPr>
        <w:t xml:space="preserve"> and EWOUC-</w:t>
      </w:r>
      <w:r w:rsidR="00C72BBA">
        <w:rPr>
          <w:iCs/>
          <w:color w:val="343434"/>
          <w:kern w:val="0"/>
          <w:sz w:val="24"/>
          <w:szCs w:val="24"/>
        </w:rPr>
        <w:t>78.03</w:t>
      </w:r>
      <w:r w:rsidR="00CC0E63">
        <w:rPr>
          <w:iCs/>
          <w:color w:val="343434"/>
          <w:kern w:val="0"/>
          <w:sz w:val="24"/>
          <w:szCs w:val="24"/>
        </w:rPr>
        <w:t>%</w:t>
      </w:r>
      <w:r w:rsidR="006D276D">
        <w:rPr>
          <w:iCs/>
          <w:color w:val="343434"/>
          <w:kern w:val="0"/>
          <w:sz w:val="24"/>
          <w:szCs w:val="24"/>
        </w:rPr>
        <w:t>; S2: EWOC-</w:t>
      </w:r>
      <w:r w:rsidR="00C72BBA">
        <w:rPr>
          <w:iCs/>
          <w:color w:val="343434"/>
          <w:kern w:val="0"/>
          <w:sz w:val="24"/>
          <w:szCs w:val="24"/>
        </w:rPr>
        <w:t>76</w:t>
      </w:r>
      <w:r w:rsidR="006D276D">
        <w:rPr>
          <w:iCs/>
          <w:color w:val="343434"/>
          <w:kern w:val="0"/>
          <w:sz w:val="24"/>
          <w:szCs w:val="24"/>
        </w:rPr>
        <w:t>.</w:t>
      </w:r>
      <w:r w:rsidR="00C72BBA">
        <w:rPr>
          <w:iCs/>
          <w:color w:val="343434"/>
          <w:kern w:val="0"/>
          <w:sz w:val="24"/>
          <w:szCs w:val="24"/>
        </w:rPr>
        <w:t>03</w:t>
      </w:r>
      <w:r w:rsidR="006D276D">
        <w:rPr>
          <w:iCs/>
          <w:color w:val="343434"/>
          <w:kern w:val="0"/>
          <w:sz w:val="24"/>
          <w:szCs w:val="24"/>
        </w:rPr>
        <w:t>%</w:t>
      </w:r>
      <w:r w:rsidR="00CC0E63">
        <w:rPr>
          <w:iCs/>
          <w:color w:val="343434"/>
          <w:kern w:val="0"/>
          <w:sz w:val="24"/>
          <w:szCs w:val="24"/>
        </w:rPr>
        <w:t xml:space="preserve"> and EWOUC-</w:t>
      </w:r>
      <w:r w:rsidR="00C72BBA">
        <w:rPr>
          <w:iCs/>
          <w:color w:val="343434"/>
          <w:kern w:val="0"/>
          <w:sz w:val="24"/>
          <w:szCs w:val="24"/>
        </w:rPr>
        <w:t>76</w:t>
      </w:r>
      <w:r w:rsidR="00CC0E63">
        <w:rPr>
          <w:iCs/>
          <w:color w:val="343434"/>
          <w:kern w:val="0"/>
          <w:sz w:val="24"/>
          <w:szCs w:val="24"/>
        </w:rPr>
        <w:t>.</w:t>
      </w:r>
      <w:r w:rsidR="00C72BBA">
        <w:rPr>
          <w:iCs/>
          <w:color w:val="343434"/>
          <w:kern w:val="0"/>
          <w:sz w:val="24"/>
          <w:szCs w:val="24"/>
        </w:rPr>
        <w:t>43</w:t>
      </w:r>
      <w:r w:rsidR="00CC0E63">
        <w:rPr>
          <w:iCs/>
          <w:color w:val="343434"/>
          <w:kern w:val="0"/>
          <w:sz w:val="24"/>
          <w:szCs w:val="24"/>
        </w:rPr>
        <w:t>%</w:t>
      </w:r>
      <w:r w:rsidR="00BD772C">
        <w:rPr>
          <w:iCs/>
          <w:color w:val="343434"/>
          <w:kern w:val="0"/>
          <w:sz w:val="24"/>
          <w:szCs w:val="24"/>
        </w:rPr>
        <w:t>; S3: EWOC-70.01% and EWOUC-54.38%</w:t>
      </w:r>
      <w:r w:rsidR="00AD3AD0">
        <w:rPr>
          <w:iCs/>
          <w:color w:val="343434"/>
          <w:kern w:val="0"/>
          <w:sz w:val="24"/>
          <w:szCs w:val="24"/>
        </w:rPr>
        <w:t xml:space="preserve">). </w:t>
      </w:r>
      <w:r w:rsidR="00BD772C">
        <w:rPr>
          <w:iCs/>
          <w:color w:val="343434"/>
          <w:kern w:val="0"/>
          <w:sz w:val="24"/>
          <w:szCs w:val="24"/>
        </w:rPr>
        <w:t xml:space="preserve">We notice that only under S3, EWOC design has higher portion of patients treated above the MED, but most of the patients are treated at the MTD. This could lead to higher DLT rate and less drug safety. </w:t>
      </w:r>
      <w:r w:rsidR="00CC0E63">
        <w:rPr>
          <w:iCs/>
          <w:color w:val="343434"/>
          <w:kern w:val="0"/>
          <w:sz w:val="24"/>
          <w:szCs w:val="24"/>
        </w:rPr>
        <w:t>This also implies that the under-dose control</w:t>
      </w:r>
      <w:r w:rsidR="00BA1046">
        <w:rPr>
          <w:iCs/>
          <w:color w:val="343434"/>
          <w:kern w:val="0"/>
          <w:sz w:val="24"/>
          <w:szCs w:val="24"/>
        </w:rPr>
        <w:t xml:space="preserve"> of EWOUC-NETS</w:t>
      </w:r>
      <w:r w:rsidR="00CC0E63">
        <w:rPr>
          <w:iCs/>
          <w:color w:val="343434"/>
          <w:kern w:val="0"/>
          <w:sz w:val="24"/>
          <w:szCs w:val="24"/>
        </w:rPr>
        <w:t xml:space="preserve">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lso, in S2, EWOC design treats patients mostly at dose level 5 (the MTD) while patients in EWOUC and EWOUC-NETS designs are mostly treated at dose level 4. Hence, the risk of over-dosing for patients is reduced when using EWOUC and EWOUC-NETS designs and the minim</w:t>
      </w:r>
      <w:r w:rsidR="00BA1046">
        <w:rPr>
          <w:iCs/>
          <w:color w:val="343434"/>
          <w:kern w:val="0"/>
          <w:sz w:val="24"/>
          <w:szCs w:val="24"/>
        </w:rPr>
        <w:t>al</w:t>
      </w:r>
      <w:r w:rsidR="00425C8D">
        <w:rPr>
          <w:iCs/>
          <w:color w:val="343434"/>
          <w:kern w:val="0"/>
          <w:sz w:val="24"/>
          <w:szCs w:val="24"/>
        </w:rPr>
        <w:t xml:space="preserve">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WOUC also accounts for over-dose and under-dose controls, the accuracy of identifying the OUD is lower than EWOUC-NETS, as most information is discarded if using binary dual endpoints. Under S</w:t>
      </w:r>
      <w:r w:rsidR="00BA1046">
        <w:rPr>
          <w:iCs/>
          <w:color w:val="343434"/>
          <w:kern w:val="0"/>
          <w:sz w:val="24"/>
          <w:szCs w:val="24"/>
        </w:rPr>
        <w:t>5</w:t>
      </w:r>
      <w:r w:rsidR="00056977">
        <w:rPr>
          <w:iCs/>
          <w:color w:val="343434"/>
          <w:kern w:val="0"/>
          <w:sz w:val="24"/>
          <w:szCs w:val="24"/>
        </w:rPr>
        <w:t xml:space="preserve">, </w:t>
      </w:r>
      <w:r w:rsidR="00B333D4">
        <w:rPr>
          <w:iCs/>
          <w:color w:val="343434"/>
          <w:kern w:val="0"/>
          <w:sz w:val="24"/>
          <w:szCs w:val="24"/>
        </w:rPr>
        <w:t xml:space="preserve">the MTD is set to be dose level </w:t>
      </w:r>
      <w:r w:rsidR="00BA1046">
        <w:rPr>
          <w:iCs/>
          <w:color w:val="343434"/>
          <w:kern w:val="0"/>
          <w:sz w:val="24"/>
          <w:szCs w:val="24"/>
        </w:rPr>
        <w:t>2</w:t>
      </w:r>
      <w:r w:rsidR="00B333D4">
        <w:rPr>
          <w:iCs/>
          <w:color w:val="343434"/>
          <w:kern w:val="0"/>
          <w:sz w:val="24"/>
          <w:szCs w:val="24"/>
        </w:rPr>
        <w:t>, however, EWOUC design still has 14.</w:t>
      </w:r>
      <w:r w:rsidR="00BA1046">
        <w:rPr>
          <w:iCs/>
          <w:color w:val="343434"/>
          <w:kern w:val="0"/>
          <w:sz w:val="24"/>
          <w:szCs w:val="24"/>
        </w:rPr>
        <w:t>57</w:t>
      </w:r>
      <w:r w:rsidR="00B333D4">
        <w:rPr>
          <w:iCs/>
          <w:color w:val="343434"/>
          <w:kern w:val="0"/>
          <w:sz w:val="24"/>
          <w:szCs w:val="24"/>
        </w:rPr>
        <w:t xml:space="preserve">% patients treated above the MTD while EWOUC-NETS only has </w:t>
      </w:r>
      <w:r w:rsidR="00BA1046">
        <w:rPr>
          <w:iCs/>
          <w:color w:val="343434"/>
          <w:kern w:val="0"/>
          <w:sz w:val="24"/>
          <w:szCs w:val="24"/>
        </w:rPr>
        <w:t>1</w:t>
      </w:r>
      <w:r w:rsidR="00B333D4">
        <w:rPr>
          <w:iCs/>
          <w:color w:val="343434"/>
          <w:kern w:val="0"/>
          <w:sz w:val="24"/>
          <w:szCs w:val="24"/>
        </w:rPr>
        <w:t>.</w:t>
      </w:r>
      <w:r w:rsidR="00BA1046">
        <w:rPr>
          <w:iCs/>
          <w:color w:val="343434"/>
          <w:kern w:val="0"/>
          <w:sz w:val="24"/>
          <w:szCs w:val="24"/>
        </w:rPr>
        <w:t>29</w:t>
      </w:r>
      <w:r w:rsidR="00B333D4">
        <w:rPr>
          <w:iCs/>
          <w:color w:val="343434"/>
          <w:kern w:val="0"/>
          <w:sz w:val="24"/>
          <w:szCs w:val="24"/>
        </w:rPr>
        <w:t xml:space="preserve">%. Thus, EWOUC-NETS is more </w:t>
      </w:r>
      <w:r w:rsidR="00DE7FB8">
        <w:rPr>
          <w:iCs/>
          <w:color w:val="343434"/>
          <w:kern w:val="0"/>
          <w:sz w:val="24"/>
          <w:szCs w:val="24"/>
        </w:rPr>
        <w:t xml:space="preserve">safe and </w:t>
      </w:r>
      <w:r w:rsidR="00B333D4">
        <w:rPr>
          <w:iCs/>
          <w:color w:val="343434"/>
          <w:kern w:val="0"/>
          <w:sz w:val="24"/>
          <w:szCs w:val="24"/>
        </w:rPr>
        <w:t xml:space="preserve">trustable </w:t>
      </w:r>
      <w:r w:rsidR="00DE7FB8">
        <w:rPr>
          <w:iCs/>
          <w:color w:val="343434"/>
          <w:kern w:val="0"/>
          <w:sz w:val="24"/>
          <w:szCs w:val="24"/>
        </w:rPr>
        <w:t>for patients when</w:t>
      </w:r>
      <w:r w:rsidR="00B333D4">
        <w:rPr>
          <w:iCs/>
          <w:color w:val="343434"/>
          <w:kern w:val="0"/>
          <w:sz w:val="24"/>
          <w:szCs w:val="24"/>
        </w:rPr>
        <w:t xml:space="preserve">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lastRenderedPageBreak/>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43D23AA4" w:rsidR="00F670F9" w:rsidRDefault="00F670F9" w:rsidP="00F670F9">
      <w:pPr>
        <w:spacing w:after="0"/>
        <w:ind w:firstLine="360"/>
        <w:rPr>
          <w:color w:val="343434"/>
          <w:kern w:val="0"/>
          <w:sz w:val="24"/>
          <w:szCs w:val="24"/>
        </w:rPr>
      </w:pPr>
      <w:r w:rsidRPr="00F670F9">
        <w:rPr>
          <w:iCs/>
          <w:color w:val="343434"/>
          <w:kern w:val="0"/>
          <w:sz w:val="24"/>
          <w:szCs w:val="24"/>
        </w:rPr>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w:t>
      </w:r>
      <w:proofErr w:type="spellStart"/>
      <w:r w:rsidR="006F30CD">
        <w:rPr>
          <w:iCs/>
          <w:color w:val="343434"/>
          <w:kern w:val="0"/>
          <w:sz w:val="24"/>
          <w:szCs w:val="24"/>
        </w:rPr>
        <w:t>everolimus</w:t>
      </w:r>
      <w:proofErr w:type="spellEnd"/>
      <w:r w:rsidR="006F30CD">
        <w:rPr>
          <w:iCs/>
          <w:color w:val="343434"/>
          <w:kern w:val="0"/>
          <w:sz w:val="24"/>
          <w:szCs w:val="24"/>
        </w:rPr>
        <w:t xml:space="preserve">,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w:t>
      </w:r>
      <w:r w:rsidR="000B62C7">
        <w:rPr>
          <w:iCs/>
          <w:color w:val="343434"/>
          <w:kern w:val="0"/>
          <w:sz w:val="24"/>
          <w:szCs w:val="24"/>
        </w:rPr>
        <w:t>3</w:t>
      </w:r>
      <w:r w:rsidR="001D3A15">
        <w:rPr>
          <w:iCs/>
          <w:color w:val="343434"/>
          <w:kern w:val="0"/>
          <w:sz w:val="24"/>
          <w:szCs w:val="24"/>
        </w:rPr>
        <w:t>.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r w:rsidR="00245A7B">
        <w:rPr>
          <w:iCs/>
          <w:color w:val="343434"/>
          <w:kern w:val="0"/>
          <w:sz w:val="24"/>
          <w:szCs w:val="24"/>
        </w:rPr>
        <w:t xml:space="preserve">ts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at the starting dose level, are chosen as 0.0</w:t>
      </w:r>
      <w:r w:rsidR="000B62C7">
        <w:rPr>
          <w:iCs/>
          <w:color w:val="343434"/>
          <w:kern w:val="0"/>
          <w:sz w:val="24"/>
          <w:szCs w:val="24"/>
        </w:rPr>
        <w:t>2</w:t>
      </w:r>
      <w:r w:rsidR="00245A7B">
        <w:rPr>
          <w:iCs/>
          <w:color w:val="343434"/>
          <w:kern w:val="0"/>
          <w:sz w:val="24"/>
          <w:szCs w:val="24"/>
        </w:rPr>
        <w:t xml:space="preserve"> and 0.0</w:t>
      </w:r>
      <w:r w:rsidR="000B62C7">
        <w:rPr>
          <w:iCs/>
          <w:color w:val="343434"/>
          <w:kern w:val="0"/>
          <w:sz w:val="24"/>
          <w:szCs w:val="24"/>
        </w:rPr>
        <w:t>3</w:t>
      </w:r>
      <w:r w:rsidR="00245A7B">
        <w:rPr>
          <w:iCs/>
          <w:color w:val="343434"/>
          <w:kern w:val="0"/>
          <w:sz w:val="24"/>
          <w:szCs w:val="24"/>
        </w:rPr>
        <w:t xml:space="preserve">, respectively. Furthermore, based on the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w:t>
      </w:r>
      <w:r w:rsidR="0046391A">
        <w:rPr>
          <w:color w:val="343434"/>
          <w:kern w:val="0"/>
          <w:sz w:val="24"/>
          <w:szCs w:val="24"/>
        </w:rPr>
        <w:lastRenderedPageBreak/>
        <w:t xml:space="preserve">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5D75787A"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OUD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m:t>
        </m:r>
        <m:r>
          <w:rPr>
            <w:rFonts w:ascii="Cambria Math" w:hAnsi="Cambria Math"/>
            <w:color w:val="343434"/>
            <w:kern w:val="0"/>
            <w:sz w:val="24"/>
            <w:szCs w:val="24"/>
          </w:rPr>
          <m:t>2</m:t>
        </m:r>
      </m:oMath>
      <w:r w:rsidR="00503DF3">
        <w:rPr>
          <w:color w:val="343434"/>
          <w:kern w:val="0"/>
          <w:sz w:val="24"/>
          <w:szCs w:val="24"/>
        </w:rPr>
        <w:t xml:space="preserve"> is chosen in the utility function. Other operating characteristics and details are summarized in Table 5.</w:t>
      </w:r>
      <w:r w:rsidR="004F39B8">
        <w:rPr>
          <w:color w:val="343434"/>
          <w:kern w:val="0"/>
          <w:sz w:val="24"/>
          <w:szCs w:val="24"/>
        </w:rPr>
        <w:t xml:space="preserve"> From the study result, we could see that EWOUC-NETS has the probability of approximately </w:t>
      </w:r>
      <w:r w:rsidR="00BA5DE0">
        <w:rPr>
          <w:color w:val="343434"/>
          <w:kern w:val="0"/>
          <w:sz w:val="24"/>
          <w:szCs w:val="24"/>
        </w:rPr>
        <w:t xml:space="preserve">82.50% to correctly identify the OUD. In the meantime, about 49.42%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51.</w:t>
      </w:r>
      <w:r w:rsidR="00BA5DE0">
        <w:rPr>
          <w:color w:val="343434"/>
          <w:kern w:val="0"/>
          <w:sz w:val="24"/>
          <w:szCs w:val="24"/>
        </w:rPr>
        <w:t xml:space="preserve"> The average NETS of patients is around 0.048 and approximately 68.73%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7C9E97D4"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t>I</w:t>
      </w:r>
      <w:r w:rsidRPr="00BF17DD">
        <w:rPr>
          <w:iCs/>
          <w:color w:val="343434"/>
          <w:kern w:val="0"/>
          <w:sz w:val="24"/>
          <w:szCs w:val="24"/>
        </w:rPr>
        <w:t>n this paper, we extend the EWOUC design by incorporating NETS and 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safety and </w:t>
      </w:r>
      <w:r w:rsidR="00C20157">
        <w:rPr>
          <w:iCs/>
          <w:color w:val="343434"/>
          <w:kern w:val="0"/>
          <w:sz w:val="24"/>
          <w:szCs w:val="24"/>
        </w:rPr>
        <w:t xml:space="preserve">improves the therapeutic effect for patients. </w:t>
      </w:r>
    </w:p>
    <w:p w14:paraId="7E558ACB" w14:textId="3EADC7B7" w:rsidR="00023FB7" w:rsidRDefault="00C1125F" w:rsidP="00023FB7">
      <w:pPr>
        <w:spacing w:after="0"/>
        <w:ind w:firstLine="360"/>
        <w:rPr>
          <w:iCs/>
          <w:color w:val="343434"/>
          <w:kern w:val="0"/>
          <w:sz w:val="24"/>
          <w:szCs w:val="24"/>
        </w:rPr>
      </w:pPr>
      <w:r>
        <w:rPr>
          <w:rFonts w:hint="eastAsia"/>
          <w:iCs/>
          <w:color w:val="343434"/>
          <w:kern w:val="0"/>
          <w:sz w:val="24"/>
          <w:szCs w:val="24"/>
        </w:rPr>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7D6330">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 xml:space="preserve">by </w:t>
      </w:r>
      <w:proofErr w:type="spellStart"/>
      <w:r w:rsidR="00337C00">
        <w:rPr>
          <w:iCs/>
          <w:color w:val="343434"/>
          <w:kern w:val="0"/>
          <w:sz w:val="24"/>
          <w:szCs w:val="24"/>
        </w:rPr>
        <w:t>Hirakawa</w:t>
      </w:r>
      <w:proofErr w:type="spellEnd"/>
      <w:r w:rsidR="00337C00">
        <w:rPr>
          <w:iCs/>
          <w:color w:val="343434"/>
          <w:kern w:val="0"/>
          <w:sz w:val="24"/>
          <w:szCs w:val="24"/>
        </w:rPr>
        <w:t xml:space="preserve">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7D6330">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novel model to model the joint probability of </w:t>
      </w:r>
      <w:r w:rsidR="006B798E">
        <w:rPr>
          <w:iCs/>
          <w:color w:val="343434"/>
          <w:kern w:val="0"/>
          <w:sz w:val="24"/>
          <w:szCs w:val="24"/>
        </w:rPr>
        <w:lastRenderedPageBreak/>
        <w:t xml:space="preserve">toxicity events and efficacy outcomes.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estimation with higher safety and better therapeutic effect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 and S</w:t>
      </w:r>
      <w:r w:rsidR="00EB632F">
        <w:rPr>
          <w:iCs/>
          <w:color w:val="343434"/>
          <w:kern w:val="0"/>
          <w:sz w:val="24"/>
          <w:szCs w:val="24"/>
        </w:rPr>
        <w:t>2</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 xml:space="preserve">toxicity information of patients. Therefore, the DLT rates are not accurate to </w:t>
      </w:r>
      <w:r w:rsidR="006B798E">
        <w:rPr>
          <w:iCs/>
          <w:color w:val="343434"/>
          <w:kern w:val="0"/>
          <w:sz w:val="24"/>
          <w:szCs w:val="24"/>
        </w:rPr>
        <w:t xml:space="preserve">represent the toxicity outcomes. </w:t>
      </w:r>
    </w:p>
    <w:p w14:paraId="10BA61F6" w14:textId="2A12DB1B" w:rsidR="00023FB7" w:rsidRDefault="00023FB7" w:rsidP="00023FB7">
      <w:pPr>
        <w:spacing w:after="0"/>
        <w:ind w:firstLine="360"/>
        <w:jc w:val="both"/>
        <w:rPr>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patients take more than one drug </w:t>
      </w:r>
      <w:r>
        <w:rPr>
          <w:color w:val="000000"/>
          <w:sz w:val="24"/>
          <w:szCs w:val="24"/>
        </w:rPr>
        <w:t>in a period</w:t>
      </w:r>
      <w:r w:rsidRPr="00D265FB">
        <w:rPr>
          <w:color w:val="000000"/>
          <w:sz w:val="24"/>
          <w:szCs w:val="24"/>
        </w:rPr>
        <w:t>, and there may exist drug interactions.</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lastRenderedPageBreak/>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49B4B2BA" w14:textId="245AAF23" w:rsidR="009B1FF5" w:rsidRPr="00F1398C" w:rsidRDefault="00CE33F0" w:rsidP="00F1398C">
      <w:pPr>
        <w:spacing w:after="0"/>
        <w:jc w:val="both"/>
        <w:rPr>
          <w:color w:val="000000"/>
          <w:sz w:val="24"/>
          <w:szCs w:val="24"/>
        </w:rPr>
      </w:pPr>
      <w:r>
        <w:rPr>
          <w:rFonts w:cs="Times New Roman" w:hint="eastAsia"/>
          <w:b/>
          <w:sz w:val="24"/>
          <w:szCs w:val="24"/>
        </w:rPr>
        <w:t>R</w:t>
      </w:r>
      <w:r>
        <w:rPr>
          <w:rFonts w:cs="Times New Roman"/>
          <w:b/>
          <w:sz w:val="24"/>
          <w:szCs w:val="24"/>
        </w:rPr>
        <w:t>EFERENCES:</w:t>
      </w:r>
    </w:p>
    <w:p w14:paraId="3029092D" w14:textId="77777777" w:rsidR="007D6330" w:rsidRPr="007D6330" w:rsidRDefault="009B1FF5" w:rsidP="007D6330">
      <w:pPr>
        <w:pStyle w:val="EndNoteBibliography"/>
        <w:spacing w:after="0"/>
        <w:ind w:left="720" w:hanging="720"/>
      </w:pPr>
      <w:r>
        <w:rPr>
          <w:iCs/>
          <w:color w:val="343434"/>
          <w:kern w:val="0"/>
          <w:sz w:val="24"/>
          <w:szCs w:val="24"/>
        </w:rPr>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7D6330" w:rsidRPr="007D6330">
        <w:t>1.</w:t>
      </w:r>
      <w:r w:rsidR="007D6330" w:rsidRPr="007D6330">
        <w:tab/>
        <w:t xml:space="preserve">Chen, Z., et al., </w:t>
      </w:r>
      <w:r w:rsidR="007D6330" w:rsidRPr="007D6330">
        <w:rPr>
          <w:i/>
        </w:rPr>
        <w:t>Dose escalation with over-dose and under-dose controls in Phase I/II clinical trials.</w:t>
      </w:r>
      <w:r w:rsidR="007D6330" w:rsidRPr="007D6330">
        <w:t xml:space="preserve"> Contemp Clin Trials, 2015. </w:t>
      </w:r>
      <w:r w:rsidR="007D6330" w:rsidRPr="007D6330">
        <w:rPr>
          <w:b/>
        </w:rPr>
        <w:t>43</w:t>
      </w:r>
      <w:r w:rsidR="007D6330" w:rsidRPr="007D6330">
        <w:t>: p. 133-41.</w:t>
      </w:r>
      <w:bookmarkEnd w:id="9"/>
    </w:p>
    <w:p w14:paraId="0E417B66" w14:textId="77777777" w:rsidR="007D6330" w:rsidRPr="007D6330" w:rsidRDefault="007D6330" w:rsidP="007D6330">
      <w:pPr>
        <w:pStyle w:val="EndNoteBibliography"/>
        <w:spacing w:after="0"/>
        <w:ind w:left="720" w:hanging="720"/>
      </w:pPr>
      <w:bookmarkStart w:id="10" w:name="_ENREF_2"/>
      <w:r w:rsidRPr="007D6330">
        <w:t>2.</w:t>
      </w:r>
      <w:r w:rsidRPr="007D6330">
        <w:tab/>
        <w:t xml:space="preserve">Babb, J., A. Rogatko, and S. Zacks, </w:t>
      </w:r>
      <w:r w:rsidRPr="007D6330">
        <w:rPr>
          <w:i/>
        </w:rPr>
        <w:t>Cancer phase I clinical trials: efficient dose escalation with overdose control.</w:t>
      </w:r>
      <w:r w:rsidRPr="007D6330">
        <w:t xml:space="preserve"> Stat Med, 1998. </w:t>
      </w:r>
      <w:r w:rsidRPr="007D6330">
        <w:rPr>
          <w:b/>
        </w:rPr>
        <w:t>17</w:t>
      </w:r>
      <w:r w:rsidRPr="007D6330">
        <w:t>(10): p. 1103-20.</w:t>
      </w:r>
      <w:bookmarkEnd w:id="10"/>
    </w:p>
    <w:p w14:paraId="6D30CC71" w14:textId="2D780AE1" w:rsidR="007D6330" w:rsidRPr="007D6330" w:rsidRDefault="007D6330" w:rsidP="007D6330">
      <w:pPr>
        <w:pStyle w:val="EndNoteBibliography"/>
        <w:spacing w:after="0"/>
        <w:ind w:left="720" w:hanging="720"/>
      </w:pPr>
      <w:bookmarkStart w:id="11" w:name="_ENREF_3"/>
      <w:r w:rsidRPr="007D6330">
        <w:t>3.</w:t>
      </w:r>
      <w:r w:rsidRPr="007D6330">
        <w:tab/>
      </w:r>
      <w:r w:rsidRPr="007D6330">
        <w:rPr>
          <w:i/>
        </w:rPr>
        <w:t>Common Toxicity Criteria for Adverse Events v5.0</w:t>
      </w:r>
      <w:r w:rsidRPr="007D6330">
        <w:t xml:space="preserve">. 2021  [cited 2021; Available from: </w:t>
      </w:r>
      <w:hyperlink r:id="rId8" w:anchor="ctc_50" w:history="1">
        <w:r w:rsidRPr="007D6330">
          <w:rPr>
            <w:rStyle w:val="Hyperlink"/>
          </w:rPr>
          <w:t>https://ctep.cancer.gov/protocoldevelopment/electronic_applications/ctc.htm#ctc_50</w:t>
        </w:r>
      </w:hyperlink>
      <w:r w:rsidRPr="007D6330">
        <w:t>.</w:t>
      </w:r>
      <w:bookmarkEnd w:id="11"/>
    </w:p>
    <w:p w14:paraId="074A8D32" w14:textId="77777777" w:rsidR="007D6330" w:rsidRPr="007D6330" w:rsidRDefault="007D6330" w:rsidP="007D6330">
      <w:pPr>
        <w:pStyle w:val="EndNoteBibliography"/>
        <w:spacing w:after="0"/>
        <w:ind w:left="720" w:hanging="720"/>
      </w:pPr>
      <w:bookmarkStart w:id="12" w:name="_ENREF_4"/>
      <w:r w:rsidRPr="007D6330">
        <w:t>4.</w:t>
      </w:r>
      <w:r w:rsidRPr="007D6330">
        <w:tab/>
        <w:t xml:space="preserve">Chen, Z., et al., </w:t>
      </w:r>
      <w:r w:rsidRPr="007D6330">
        <w:rPr>
          <w:i/>
        </w:rPr>
        <w:t>A novel toxicity scoring system treating toxicity response as a quasi-continuous variable in Phase I clinical trials.</w:t>
      </w:r>
      <w:r w:rsidRPr="007D6330">
        <w:t xml:space="preserve"> Contemp Clin Trials, 2010. </w:t>
      </w:r>
      <w:r w:rsidRPr="007D6330">
        <w:rPr>
          <w:b/>
        </w:rPr>
        <w:t>31</w:t>
      </w:r>
      <w:r w:rsidRPr="007D6330">
        <w:t>(5): p. 473-82.</w:t>
      </w:r>
      <w:bookmarkEnd w:id="12"/>
    </w:p>
    <w:p w14:paraId="0BB35704" w14:textId="77777777" w:rsidR="007D6330" w:rsidRPr="007D6330" w:rsidRDefault="007D6330" w:rsidP="007D6330">
      <w:pPr>
        <w:pStyle w:val="EndNoteBibliography"/>
        <w:spacing w:after="0"/>
        <w:ind w:left="720" w:hanging="720"/>
      </w:pPr>
      <w:bookmarkStart w:id="13" w:name="_ENREF_5"/>
      <w:r w:rsidRPr="007D6330">
        <w:t>5.</w:t>
      </w:r>
      <w:r w:rsidRPr="007D6330">
        <w:tab/>
        <w:t xml:space="preserve">Chen, Z., M. Tighiouart, and J. Kowalski, </w:t>
      </w:r>
      <w:r w:rsidRPr="007D6330">
        <w:rPr>
          <w:i/>
        </w:rPr>
        <w:t>Dose escalation with overdose control using a quasi-continuous toxicity score in cancer Phase I clinical trials.</w:t>
      </w:r>
      <w:r w:rsidRPr="007D6330">
        <w:t xml:space="preserve"> Contemp Clin Trials, 2012. </w:t>
      </w:r>
      <w:r w:rsidRPr="007D6330">
        <w:rPr>
          <w:b/>
        </w:rPr>
        <w:t>33</w:t>
      </w:r>
      <w:r w:rsidRPr="007D6330">
        <w:t>(5): p. 949-58.</w:t>
      </w:r>
      <w:bookmarkEnd w:id="13"/>
    </w:p>
    <w:p w14:paraId="6682DC36" w14:textId="77777777" w:rsidR="007D6330" w:rsidRPr="007D6330" w:rsidRDefault="007D6330" w:rsidP="007D6330">
      <w:pPr>
        <w:pStyle w:val="EndNoteBibliography"/>
        <w:spacing w:after="0"/>
        <w:ind w:left="720" w:hanging="720"/>
      </w:pPr>
      <w:bookmarkStart w:id="14" w:name="_ENREF_6"/>
      <w:r w:rsidRPr="007D6330">
        <w:t>6.</w:t>
      </w:r>
      <w:r w:rsidRPr="007D6330">
        <w:tab/>
        <w:t xml:space="preserve">Tao, Y., et al., </w:t>
      </w:r>
      <w:r w:rsidRPr="007D6330">
        <w:rPr>
          <w:i/>
        </w:rPr>
        <w:t>Dose-finding based on bivariate efficacy-toxicity outcome using Archimedean Copula.</w:t>
      </w:r>
      <w:r w:rsidRPr="007D6330">
        <w:t xml:space="preserve"> PLoS One, 2013. </w:t>
      </w:r>
      <w:r w:rsidRPr="007D6330">
        <w:rPr>
          <w:b/>
        </w:rPr>
        <w:t>8</w:t>
      </w:r>
      <w:r w:rsidRPr="007D6330">
        <w:t>(11): p. e78805.</w:t>
      </w:r>
      <w:bookmarkEnd w:id="14"/>
    </w:p>
    <w:p w14:paraId="55ACB2BF" w14:textId="77777777" w:rsidR="007D6330" w:rsidRPr="007D6330" w:rsidRDefault="007D6330" w:rsidP="007D6330">
      <w:pPr>
        <w:pStyle w:val="EndNoteBibliography"/>
        <w:spacing w:after="0"/>
        <w:ind w:left="720" w:hanging="720"/>
      </w:pPr>
      <w:bookmarkStart w:id="15" w:name="_ENREF_7"/>
      <w:r w:rsidRPr="007D6330">
        <w:t>7.</w:t>
      </w:r>
      <w:r w:rsidRPr="007D6330">
        <w:tab/>
        <w:t xml:space="preserve">Rogatko, A., et al., </w:t>
      </w:r>
      <w:r w:rsidRPr="007D6330">
        <w:rPr>
          <w:i/>
        </w:rPr>
        <w:t>Escalation with Overdose Control is More Efficient and Safer than Accelerated Titration for Dose Finding.</w:t>
      </w:r>
      <w:r w:rsidRPr="007D6330">
        <w:t xml:space="preserve"> Entropy (Basel), 2015. </w:t>
      </w:r>
      <w:r w:rsidRPr="007D6330">
        <w:rPr>
          <w:b/>
        </w:rPr>
        <w:t>17</w:t>
      </w:r>
      <w:r w:rsidRPr="007D6330">
        <w:t>(8): p. 5288-5303.</w:t>
      </w:r>
      <w:bookmarkEnd w:id="15"/>
    </w:p>
    <w:p w14:paraId="2B61CE5F" w14:textId="77777777" w:rsidR="007D6330" w:rsidRPr="007D6330" w:rsidRDefault="007D6330" w:rsidP="007D6330">
      <w:pPr>
        <w:pStyle w:val="EndNoteBibliography"/>
        <w:spacing w:after="0"/>
        <w:ind w:left="720" w:hanging="720"/>
      </w:pPr>
      <w:bookmarkStart w:id="16" w:name="_ENREF_8"/>
      <w:r w:rsidRPr="007D6330">
        <w:t>8.</w:t>
      </w:r>
      <w:r w:rsidRPr="007D6330">
        <w:tab/>
        <w:t xml:space="preserve">Hirakawa, A., </w:t>
      </w:r>
      <w:r w:rsidRPr="007D6330">
        <w:rPr>
          <w:i/>
        </w:rPr>
        <w:t>An adaptive dose-finding approach for correlated bivariate binary and continuous outcomes in phase I oncology trials.</w:t>
      </w:r>
      <w:r w:rsidRPr="007D6330">
        <w:t xml:space="preserve"> Stat Med, 2012. </w:t>
      </w:r>
      <w:r w:rsidRPr="007D6330">
        <w:rPr>
          <w:b/>
        </w:rPr>
        <w:t>31</w:t>
      </w:r>
      <w:r w:rsidRPr="007D6330">
        <w:t>(6): p. 516-32.</w:t>
      </w:r>
      <w:bookmarkEnd w:id="16"/>
    </w:p>
    <w:p w14:paraId="6E445F51" w14:textId="77777777" w:rsidR="007D6330" w:rsidRPr="007D6330" w:rsidRDefault="007D6330" w:rsidP="007D6330">
      <w:pPr>
        <w:pStyle w:val="EndNoteBibliography"/>
        <w:spacing w:after="0"/>
        <w:ind w:left="720" w:hanging="720"/>
      </w:pPr>
      <w:bookmarkStart w:id="17" w:name="_ENREF_9"/>
      <w:r w:rsidRPr="007D6330">
        <w:t>9.</w:t>
      </w:r>
      <w:r w:rsidRPr="007D6330">
        <w:tab/>
        <w:t xml:space="preserve">Olkin, I. and R.F. Tate, </w:t>
      </w:r>
      <w:r w:rsidRPr="007D6330">
        <w:rPr>
          <w:i/>
        </w:rPr>
        <w:t>Multivariate Correlation Models with Mixed Discrete and Continuous Variables.</w:t>
      </w:r>
      <w:r w:rsidRPr="007D6330">
        <w:t xml:space="preserve"> The Annals of Mathematical Statistics, 1961. </w:t>
      </w:r>
      <w:r w:rsidRPr="007D6330">
        <w:rPr>
          <w:b/>
        </w:rPr>
        <w:t>32</w:t>
      </w:r>
      <w:r w:rsidRPr="007D6330">
        <w:t>(2): p. 16.</w:t>
      </w:r>
      <w:bookmarkEnd w:id="17"/>
    </w:p>
    <w:p w14:paraId="5EBE1044" w14:textId="77777777" w:rsidR="007D6330" w:rsidRPr="007D6330" w:rsidRDefault="007D6330" w:rsidP="007D6330">
      <w:pPr>
        <w:pStyle w:val="EndNoteBibliography"/>
        <w:spacing w:after="0"/>
        <w:ind w:left="720" w:hanging="720"/>
      </w:pPr>
      <w:bookmarkStart w:id="18" w:name="_ENREF_10"/>
      <w:r w:rsidRPr="007D6330">
        <w:t>10.</w:t>
      </w:r>
      <w:r w:rsidRPr="007D6330">
        <w:tab/>
        <w:t xml:space="preserve">Harvey, A., </w:t>
      </w:r>
      <w:r w:rsidRPr="007D6330">
        <w:rPr>
          <w:i/>
        </w:rPr>
        <w:t>Estimating regression models with multiplicative heteroscedasticity.</w:t>
      </w:r>
      <w:r w:rsidRPr="007D6330">
        <w:t xml:space="preserve"> Econometrics., 1976. </w:t>
      </w:r>
      <w:r w:rsidRPr="007D6330">
        <w:rPr>
          <w:b/>
        </w:rPr>
        <w:t>44</w:t>
      </w:r>
      <w:r w:rsidRPr="007D6330">
        <w:t>: p. 4.</w:t>
      </w:r>
      <w:bookmarkEnd w:id="18"/>
    </w:p>
    <w:p w14:paraId="7916C09D" w14:textId="77777777" w:rsidR="007D6330" w:rsidRPr="007D6330" w:rsidRDefault="007D6330" w:rsidP="007D6330">
      <w:pPr>
        <w:pStyle w:val="EndNoteBibliography"/>
        <w:ind w:left="720" w:hanging="720"/>
      </w:pPr>
      <w:bookmarkStart w:id="19" w:name="_ENREF_11"/>
      <w:r w:rsidRPr="007D6330">
        <w:t>11.</w:t>
      </w:r>
      <w:r w:rsidRPr="007D6330">
        <w:tab/>
        <w:t xml:space="preserve">Chu, P., Y. Lin, and W. Shih, </w:t>
      </w:r>
      <w:r w:rsidRPr="007D6330">
        <w:rPr>
          <w:i/>
        </w:rPr>
        <w:t>Unifying CRM and EWOC designs for phase I cancer clinical trials.</w:t>
      </w:r>
      <w:r w:rsidRPr="007D6330">
        <w:t xml:space="preserve"> Journal of Statistical Planning and Inference, 2009. </w:t>
      </w:r>
      <w:r w:rsidRPr="007D6330">
        <w:rPr>
          <w:b/>
        </w:rPr>
        <w:t>139</w:t>
      </w:r>
      <w:r w:rsidRPr="007D6330">
        <w:t>: p. 1146-1163.</w:t>
      </w:r>
      <w:bookmarkEnd w:id="19"/>
    </w:p>
    <w:p w14:paraId="494A189F" w14:textId="66634E5E" w:rsidR="006B798E" w:rsidRPr="006B798E" w:rsidRDefault="009B1FF5" w:rsidP="00952FB7">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A1E88" w14:textId="77777777" w:rsidR="009452B3" w:rsidRDefault="009452B3" w:rsidP="000561A5">
      <w:pPr>
        <w:spacing w:after="0" w:line="240" w:lineRule="auto"/>
      </w:pPr>
      <w:r>
        <w:separator/>
      </w:r>
    </w:p>
  </w:endnote>
  <w:endnote w:type="continuationSeparator" w:id="0">
    <w:p w14:paraId="53730CCE" w14:textId="77777777" w:rsidR="009452B3" w:rsidRDefault="009452B3"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55019" w14:textId="77777777" w:rsidR="009452B3" w:rsidRDefault="009452B3" w:rsidP="000561A5">
      <w:pPr>
        <w:spacing w:after="0" w:line="240" w:lineRule="auto"/>
      </w:pPr>
      <w:r>
        <w:separator/>
      </w:r>
    </w:p>
  </w:footnote>
  <w:footnote w:type="continuationSeparator" w:id="0">
    <w:p w14:paraId="2F227EF7" w14:textId="77777777" w:rsidR="009452B3" w:rsidRDefault="009452B3"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isplayBackgroundShape/>
  <w:bordersDoNotSurroundHeader/>
  <w:bordersDoNotSurroundFooter/>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307C4E"/>
    <w:rsid w:val="00003850"/>
    <w:rsid w:val="0000494B"/>
    <w:rsid w:val="00007292"/>
    <w:rsid w:val="00012E81"/>
    <w:rsid w:val="00015985"/>
    <w:rsid w:val="00020B54"/>
    <w:rsid w:val="00023FB7"/>
    <w:rsid w:val="000244F2"/>
    <w:rsid w:val="00035C76"/>
    <w:rsid w:val="00036D07"/>
    <w:rsid w:val="000377B7"/>
    <w:rsid w:val="00044A20"/>
    <w:rsid w:val="00050C1F"/>
    <w:rsid w:val="00051A91"/>
    <w:rsid w:val="00053EA3"/>
    <w:rsid w:val="000561A5"/>
    <w:rsid w:val="00056977"/>
    <w:rsid w:val="00060F60"/>
    <w:rsid w:val="00062F3B"/>
    <w:rsid w:val="00070743"/>
    <w:rsid w:val="00070C82"/>
    <w:rsid w:val="00086F0E"/>
    <w:rsid w:val="00090CE3"/>
    <w:rsid w:val="00092D25"/>
    <w:rsid w:val="00094691"/>
    <w:rsid w:val="000B62C7"/>
    <w:rsid w:val="000C5AC3"/>
    <w:rsid w:val="000D54FB"/>
    <w:rsid w:val="000D57EE"/>
    <w:rsid w:val="000D70DB"/>
    <w:rsid w:val="000E1241"/>
    <w:rsid w:val="000E1B89"/>
    <w:rsid w:val="000F068D"/>
    <w:rsid w:val="000F2193"/>
    <w:rsid w:val="000F26A6"/>
    <w:rsid w:val="000F3059"/>
    <w:rsid w:val="000F339F"/>
    <w:rsid w:val="000F4425"/>
    <w:rsid w:val="000F5013"/>
    <w:rsid w:val="0010346B"/>
    <w:rsid w:val="00107400"/>
    <w:rsid w:val="00110F97"/>
    <w:rsid w:val="001110A8"/>
    <w:rsid w:val="00122FE3"/>
    <w:rsid w:val="001247E7"/>
    <w:rsid w:val="0012782C"/>
    <w:rsid w:val="00135105"/>
    <w:rsid w:val="0013599E"/>
    <w:rsid w:val="00136580"/>
    <w:rsid w:val="00141342"/>
    <w:rsid w:val="001438BF"/>
    <w:rsid w:val="00146765"/>
    <w:rsid w:val="001518D5"/>
    <w:rsid w:val="00155F6E"/>
    <w:rsid w:val="00157B3E"/>
    <w:rsid w:val="00162BCA"/>
    <w:rsid w:val="001646FC"/>
    <w:rsid w:val="0017107F"/>
    <w:rsid w:val="00173CF0"/>
    <w:rsid w:val="00174BDC"/>
    <w:rsid w:val="00185389"/>
    <w:rsid w:val="00194968"/>
    <w:rsid w:val="00195EE3"/>
    <w:rsid w:val="001B0685"/>
    <w:rsid w:val="001B3454"/>
    <w:rsid w:val="001B6E73"/>
    <w:rsid w:val="001B7968"/>
    <w:rsid w:val="001B7D08"/>
    <w:rsid w:val="001C3B64"/>
    <w:rsid w:val="001C4AC3"/>
    <w:rsid w:val="001C544F"/>
    <w:rsid w:val="001C54A9"/>
    <w:rsid w:val="001D188A"/>
    <w:rsid w:val="001D3A15"/>
    <w:rsid w:val="001D5E20"/>
    <w:rsid w:val="001D7D23"/>
    <w:rsid w:val="001E1E90"/>
    <w:rsid w:val="001E2559"/>
    <w:rsid w:val="001E258F"/>
    <w:rsid w:val="001F0114"/>
    <w:rsid w:val="001F14CC"/>
    <w:rsid w:val="001F28A9"/>
    <w:rsid w:val="001F51DF"/>
    <w:rsid w:val="001F6BA4"/>
    <w:rsid w:val="00200D80"/>
    <w:rsid w:val="00203E18"/>
    <w:rsid w:val="00206552"/>
    <w:rsid w:val="00210B75"/>
    <w:rsid w:val="002126B3"/>
    <w:rsid w:val="00213360"/>
    <w:rsid w:val="002207D7"/>
    <w:rsid w:val="00225BC1"/>
    <w:rsid w:val="0022708F"/>
    <w:rsid w:val="002409D2"/>
    <w:rsid w:val="00245A7B"/>
    <w:rsid w:val="00247CE1"/>
    <w:rsid w:val="0025051C"/>
    <w:rsid w:val="00251779"/>
    <w:rsid w:val="00254A7F"/>
    <w:rsid w:val="00257D86"/>
    <w:rsid w:val="0027202D"/>
    <w:rsid w:val="00275E28"/>
    <w:rsid w:val="00277237"/>
    <w:rsid w:val="00280386"/>
    <w:rsid w:val="00281A8B"/>
    <w:rsid w:val="002838CB"/>
    <w:rsid w:val="00284A18"/>
    <w:rsid w:val="00292F07"/>
    <w:rsid w:val="00296236"/>
    <w:rsid w:val="002A212A"/>
    <w:rsid w:val="002A3C7B"/>
    <w:rsid w:val="002A62A1"/>
    <w:rsid w:val="002A6BCB"/>
    <w:rsid w:val="002C27D7"/>
    <w:rsid w:val="002C2B21"/>
    <w:rsid w:val="002C317B"/>
    <w:rsid w:val="002C415B"/>
    <w:rsid w:val="002C7D42"/>
    <w:rsid w:val="002D2F68"/>
    <w:rsid w:val="002D3DD2"/>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66E24"/>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D7AAC"/>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81E21"/>
    <w:rsid w:val="00490648"/>
    <w:rsid w:val="00491C35"/>
    <w:rsid w:val="00493CE7"/>
    <w:rsid w:val="00497343"/>
    <w:rsid w:val="004A1FCD"/>
    <w:rsid w:val="004B004D"/>
    <w:rsid w:val="004B18C7"/>
    <w:rsid w:val="004B6A38"/>
    <w:rsid w:val="004C01EA"/>
    <w:rsid w:val="004D076A"/>
    <w:rsid w:val="004D0B72"/>
    <w:rsid w:val="004D3C4C"/>
    <w:rsid w:val="004D7CFE"/>
    <w:rsid w:val="004E1489"/>
    <w:rsid w:val="004E5BC2"/>
    <w:rsid w:val="004F126B"/>
    <w:rsid w:val="004F223F"/>
    <w:rsid w:val="004F350A"/>
    <w:rsid w:val="004F39B8"/>
    <w:rsid w:val="004F4502"/>
    <w:rsid w:val="004F7570"/>
    <w:rsid w:val="005028CD"/>
    <w:rsid w:val="00503DF3"/>
    <w:rsid w:val="00504919"/>
    <w:rsid w:val="00505662"/>
    <w:rsid w:val="00505EF2"/>
    <w:rsid w:val="005220DA"/>
    <w:rsid w:val="0052437D"/>
    <w:rsid w:val="0052461F"/>
    <w:rsid w:val="00530D35"/>
    <w:rsid w:val="005321FD"/>
    <w:rsid w:val="0053771F"/>
    <w:rsid w:val="00541C63"/>
    <w:rsid w:val="005430DF"/>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5ECC"/>
    <w:rsid w:val="005D71D8"/>
    <w:rsid w:val="005E185D"/>
    <w:rsid w:val="005E4EC0"/>
    <w:rsid w:val="005F38D9"/>
    <w:rsid w:val="005F7497"/>
    <w:rsid w:val="006068BF"/>
    <w:rsid w:val="00611FDF"/>
    <w:rsid w:val="0061685D"/>
    <w:rsid w:val="006223BC"/>
    <w:rsid w:val="00627DDB"/>
    <w:rsid w:val="00635A67"/>
    <w:rsid w:val="00636158"/>
    <w:rsid w:val="006378A8"/>
    <w:rsid w:val="006414C5"/>
    <w:rsid w:val="00652041"/>
    <w:rsid w:val="00665360"/>
    <w:rsid w:val="006849AA"/>
    <w:rsid w:val="00686B33"/>
    <w:rsid w:val="00687058"/>
    <w:rsid w:val="006965DB"/>
    <w:rsid w:val="006A117B"/>
    <w:rsid w:val="006A4C3F"/>
    <w:rsid w:val="006A7489"/>
    <w:rsid w:val="006B26A2"/>
    <w:rsid w:val="006B611A"/>
    <w:rsid w:val="006B679C"/>
    <w:rsid w:val="006B798E"/>
    <w:rsid w:val="006C027E"/>
    <w:rsid w:val="006C101F"/>
    <w:rsid w:val="006C190A"/>
    <w:rsid w:val="006C296F"/>
    <w:rsid w:val="006C320C"/>
    <w:rsid w:val="006C3840"/>
    <w:rsid w:val="006C4EC8"/>
    <w:rsid w:val="006D276D"/>
    <w:rsid w:val="006D4344"/>
    <w:rsid w:val="006D4B16"/>
    <w:rsid w:val="006D4E7C"/>
    <w:rsid w:val="006E428F"/>
    <w:rsid w:val="006E5A0B"/>
    <w:rsid w:val="006E5B8A"/>
    <w:rsid w:val="006E6154"/>
    <w:rsid w:val="006E78DA"/>
    <w:rsid w:val="006F0A3E"/>
    <w:rsid w:val="006F30CD"/>
    <w:rsid w:val="006F621A"/>
    <w:rsid w:val="00700BBF"/>
    <w:rsid w:val="00703B37"/>
    <w:rsid w:val="007073D1"/>
    <w:rsid w:val="007126BA"/>
    <w:rsid w:val="00713BBD"/>
    <w:rsid w:val="007172D0"/>
    <w:rsid w:val="00717D25"/>
    <w:rsid w:val="0072128D"/>
    <w:rsid w:val="007245BB"/>
    <w:rsid w:val="00725C9D"/>
    <w:rsid w:val="007269B6"/>
    <w:rsid w:val="00733222"/>
    <w:rsid w:val="00736601"/>
    <w:rsid w:val="00737E83"/>
    <w:rsid w:val="00744E4F"/>
    <w:rsid w:val="007541BB"/>
    <w:rsid w:val="00757019"/>
    <w:rsid w:val="00761283"/>
    <w:rsid w:val="0076514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6330"/>
    <w:rsid w:val="007D76D5"/>
    <w:rsid w:val="007E0670"/>
    <w:rsid w:val="007F4BA0"/>
    <w:rsid w:val="008014D8"/>
    <w:rsid w:val="00804E84"/>
    <w:rsid w:val="00812D79"/>
    <w:rsid w:val="0081337E"/>
    <w:rsid w:val="00815CE7"/>
    <w:rsid w:val="00823C7A"/>
    <w:rsid w:val="0083231E"/>
    <w:rsid w:val="00832B93"/>
    <w:rsid w:val="00841A81"/>
    <w:rsid w:val="00845EEF"/>
    <w:rsid w:val="00852CFA"/>
    <w:rsid w:val="00853B72"/>
    <w:rsid w:val="008555B6"/>
    <w:rsid w:val="00865457"/>
    <w:rsid w:val="008708E4"/>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37F41"/>
    <w:rsid w:val="009452B3"/>
    <w:rsid w:val="00952FB7"/>
    <w:rsid w:val="00955D82"/>
    <w:rsid w:val="0095688A"/>
    <w:rsid w:val="00961F7A"/>
    <w:rsid w:val="0097121B"/>
    <w:rsid w:val="009734D7"/>
    <w:rsid w:val="009735B9"/>
    <w:rsid w:val="00980D6F"/>
    <w:rsid w:val="009905E5"/>
    <w:rsid w:val="00990E09"/>
    <w:rsid w:val="0099302D"/>
    <w:rsid w:val="00997FA8"/>
    <w:rsid w:val="009A1659"/>
    <w:rsid w:val="009B1D42"/>
    <w:rsid w:val="009B1FF5"/>
    <w:rsid w:val="009B654B"/>
    <w:rsid w:val="009C045E"/>
    <w:rsid w:val="009C6DD6"/>
    <w:rsid w:val="009D32A9"/>
    <w:rsid w:val="009E7508"/>
    <w:rsid w:val="009F321D"/>
    <w:rsid w:val="009F5A13"/>
    <w:rsid w:val="009F7793"/>
    <w:rsid w:val="00A06888"/>
    <w:rsid w:val="00A121F8"/>
    <w:rsid w:val="00A1613D"/>
    <w:rsid w:val="00A23987"/>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60872"/>
    <w:rsid w:val="00A73FD2"/>
    <w:rsid w:val="00A74C95"/>
    <w:rsid w:val="00A75A09"/>
    <w:rsid w:val="00A90BEE"/>
    <w:rsid w:val="00A91BD8"/>
    <w:rsid w:val="00A92013"/>
    <w:rsid w:val="00A9211F"/>
    <w:rsid w:val="00A92C51"/>
    <w:rsid w:val="00A9393C"/>
    <w:rsid w:val="00A94068"/>
    <w:rsid w:val="00A9492C"/>
    <w:rsid w:val="00AB3E84"/>
    <w:rsid w:val="00AB5DCC"/>
    <w:rsid w:val="00AB779C"/>
    <w:rsid w:val="00AC0045"/>
    <w:rsid w:val="00AC2C0C"/>
    <w:rsid w:val="00AC2CDE"/>
    <w:rsid w:val="00AD0372"/>
    <w:rsid w:val="00AD3AD0"/>
    <w:rsid w:val="00AD482E"/>
    <w:rsid w:val="00AE0296"/>
    <w:rsid w:val="00AE2471"/>
    <w:rsid w:val="00AE5432"/>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56FD"/>
    <w:rsid w:val="00B66380"/>
    <w:rsid w:val="00B67892"/>
    <w:rsid w:val="00B73295"/>
    <w:rsid w:val="00B7464F"/>
    <w:rsid w:val="00B74F9A"/>
    <w:rsid w:val="00B81CBC"/>
    <w:rsid w:val="00B85C0B"/>
    <w:rsid w:val="00B87642"/>
    <w:rsid w:val="00B92C85"/>
    <w:rsid w:val="00B92F42"/>
    <w:rsid w:val="00B94347"/>
    <w:rsid w:val="00BA052E"/>
    <w:rsid w:val="00BA06AF"/>
    <w:rsid w:val="00BA1046"/>
    <w:rsid w:val="00BA2C69"/>
    <w:rsid w:val="00BA2FDF"/>
    <w:rsid w:val="00BA50C6"/>
    <w:rsid w:val="00BA5DE0"/>
    <w:rsid w:val="00BB2F3F"/>
    <w:rsid w:val="00BB3C99"/>
    <w:rsid w:val="00BB4519"/>
    <w:rsid w:val="00BB7245"/>
    <w:rsid w:val="00BB73F7"/>
    <w:rsid w:val="00BC0708"/>
    <w:rsid w:val="00BC3A52"/>
    <w:rsid w:val="00BC590C"/>
    <w:rsid w:val="00BC6EB4"/>
    <w:rsid w:val="00BD4132"/>
    <w:rsid w:val="00BD5453"/>
    <w:rsid w:val="00BD772C"/>
    <w:rsid w:val="00BF0FBB"/>
    <w:rsid w:val="00BF1717"/>
    <w:rsid w:val="00BF17DD"/>
    <w:rsid w:val="00BF19C2"/>
    <w:rsid w:val="00BF4625"/>
    <w:rsid w:val="00BF5B53"/>
    <w:rsid w:val="00BF6D4E"/>
    <w:rsid w:val="00C01735"/>
    <w:rsid w:val="00C02A47"/>
    <w:rsid w:val="00C05D3D"/>
    <w:rsid w:val="00C06D86"/>
    <w:rsid w:val="00C07C2E"/>
    <w:rsid w:val="00C1125F"/>
    <w:rsid w:val="00C143DD"/>
    <w:rsid w:val="00C15DD8"/>
    <w:rsid w:val="00C20157"/>
    <w:rsid w:val="00C24B00"/>
    <w:rsid w:val="00C26B24"/>
    <w:rsid w:val="00C31DE7"/>
    <w:rsid w:val="00C35BED"/>
    <w:rsid w:val="00C369E3"/>
    <w:rsid w:val="00C37C8E"/>
    <w:rsid w:val="00C41B78"/>
    <w:rsid w:val="00C42B10"/>
    <w:rsid w:val="00C472FA"/>
    <w:rsid w:val="00C503DF"/>
    <w:rsid w:val="00C55D64"/>
    <w:rsid w:val="00C6100E"/>
    <w:rsid w:val="00C62F6C"/>
    <w:rsid w:val="00C644C4"/>
    <w:rsid w:val="00C71352"/>
    <w:rsid w:val="00C72BBA"/>
    <w:rsid w:val="00C73D99"/>
    <w:rsid w:val="00C80720"/>
    <w:rsid w:val="00C86770"/>
    <w:rsid w:val="00C8761C"/>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24CD9"/>
    <w:rsid w:val="00D2640D"/>
    <w:rsid w:val="00D27CE3"/>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E7FB8"/>
    <w:rsid w:val="00DF0735"/>
    <w:rsid w:val="00DF45C3"/>
    <w:rsid w:val="00E01DA6"/>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1E31"/>
    <w:rsid w:val="00E53A8B"/>
    <w:rsid w:val="00E55909"/>
    <w:rsid w:val="00E571F0"/>
    <w:rsid w:val="00E60159"/>
    <w:rsid w:val="00E65AC8"/>
    <w:rsid w:val="00E67FB8"/>
    <w:rsid w:val="00E71C66"/>
    <w:rsid w:val="00E72FA4"/>
    <w:rsid w:val="00E7571E"/>
    <w:rsid w:val="00E757D1"/>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6640"/>
    <w:rsid w:val="00EE73D6"/>
    <w:rsid w:val="00EF5C66"/>
    <w:rsid w:val="00EF6F57"/>
    <w:rsid w:val="00F03071"/>
    <w:rsid w:val="00F046C5"/>
    <w:rsid w:val="00F07BF1"/>
    <w:rsid w:val="00F108D1"/>
    <w:rsid w:val="00F1398C"/>
    <w:rsid w:val="00F13D3B"/>
    <w:rsid w:val="00F158D9"/>
    <w:rsid w:val="00F15B71"/>
    <w:rsid w:val="00F22549"/>
    <w:rsid w:val="00F316BF"/>
    <w:rsid w:val="00F341AD"/>
    <w:rsid w:val="00F35EC3"/>
    <w:rsid w:val="00F4100C"/>
    <w:rsid w:val="00F4183C"/>
    <w:rsid w:val="00F4543A"/>
    <w:rsid w:val="00F45B78"/>
    <w:rsid w:val="00F55D61"/>
    <w:rsid w:val="00F57282"/>
    <w:rsid w:val="00F63924"/>
    <w:rsid w:val="00F670F9"/>
    <w:rsid w:val="00F70BCF"/>
    <w:rsid w:val="00F7308B"/>
    <w:rsid w:val="00F749B0"/>
    <w:rsid w:val="00F7581A"/>
    <w:rsid w:val="00F91EB8"/>
    <w:rsid w:val="00F9286A"/>
    <w:rsid w:val="00F972E3"/>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6</TotalTime>
  <Pages>23</Pages>
  <Words>10300</Words>
  <Characters>5871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8</cp:revision>
  <dcterms:created xsi:type="dcterms:W3CDTF">2021-09-25T15:10:00Z</dcterms:created>
  <dcterms:modified xsi:type="dcterms:W3CDTF">2021-10-01T19:01:00Z</dcterms:modified>
</cp:coreProperties>
</file>